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4E0E28" w14:textId="4635F5B8" w:rsidR="0021500D" w:rsidRPr="006C33C2" w:rsidRDefault="0021500D" w:rsidP="003631F4">
      <w:pPr>
        <w:spacing w:line="360" w:lineRule="auto"/>
        <w:jc w:val="both"/>
        <w:rPr>
          <w:rFonts w:cstheme="minorHAnsi"/>
          <w:b/>
          <w:sz w:val="24"/>
          <w:szCs w:val="24"/>
          <w:lang w:val="en-US"/>
        </w:rPr>
      </w:pPr>
      <w:r w:rsidRPr="006C33C2">
        <w:rPr>
          <w:rFonts w:cstheme="minorHAnsi"/>
          <w:b/>
          <w:sz w:val="24"/>
          <w:szCs w:val="24"/>
          <w:lang w:val="en-US"/>
        </w:rPr>
        <w:t>The association between social isolation and musculoskeletal health in older community-dwelling adults: findings from the Hertfordshire Cohort Study</w:t>
      </w:r>
    </w:p>
    <w:p w14:paraId="793372FB" w14:textId="62BF5C8A" w:rsidR="00F701CE" w:rsidRPr="006C33C2" w:rsidRDefault="00976AB6" w:rsidP="003631F4">
      <w:pPr>
        <w:spacing w:line="360" w:lineRule="auto"/>
        <w:jc w:val="both"/>
        <w:rPr>
          <w:rFonts w:cstheme="minorHAnsi"/>
          <w:b/>
          <w:sz w:val="24"/>
          <w:szCs w:val="24"/>
          <w:lang w:val="en-US"/>
        </w:rPr>
      </w:pPr>
      <w:r w:rsidRPr="006C33C2">
        <w:rPr>
          <w:rFonts w:cstheme="minorHAnsi"/>
          <w:b/>
          <w:sz w:val="24"/>
          <w:szCs w:val="24"/>
          <w:lang w:val="en-US"/>
        </w:rPr>
        <w:t>Background</w:t>
      </w:r>
    </w:p>
    <w:p w14:paraId="2876CFF7" w14:textId="20AA1004" w:rsidR="00863D43" w:rsidRPr="006C33C2" w:rsidRDefault="00B91793" w:rsidP="003631F4">
      <w:pPr>
        <w:spacing w:line="360" w:lineRule="auto"/>
        <w:jc w:val="both"/>
        <w:rPr>
          <w:rFonts w:cstheme="minorHAnsi"/>
          <w:sz w:val="24"/>
          <w:szCs w:val="24"/>
        </w:rPr>
      </w:pPr>
      <w:r w:rsidRPr="006C33C2">
        <w:rPr>
          <w:rFonts w:cstheme="minorHAnsi"/>
          <w:sz w:val="24"/>
          <w:szCs w:val="24"/>
        </w:rPr>
        <w:t>Social relationships play a fundamental role in individuals’ lives and health</w:t>
      </w:r>
      <w:r w:rsidR="007E1005" w:rsidRPr="006C33C2">
        <w:rPr>
          <w:rFonts w:cstheme="minorHAnsi"/>
          <w:sz w:val="24"/>
          <w:szCs w:val="24"/>
        </w:rPr>
        <w:t>,</w:t>
      </w:r>
      <w:r w:rsidR="005C4046" w:rsidRPr="006C33C2">
        <w:rPr>
          <w:rFonts w:cstheme="minorHAnsi"/>
          <w:sz w:val="24"/>
          <w:szCs w:val="24"/>
        </w:rPr>
        <w:t xml:space="preserve"> and </w:t>
      </w:r>
      <w:r w:rsidR="00655F9A" w:rsidRPr="006C33C2">
        <w:rPr>
          <w:rFonts w:cstheme="minorHAnsi"/>
          <w:sz w:val="24"/>
          <w:szCs w:val="24"/>
        </w:rPr>
        <w:t>have</w:t>
      </w:r>
      <w:r w:rsidR="00201E86" w:rsidRPr="006C33C2">
        <w:rPr>
          <w:rFonts w:cstheme="minorHAnsi"/>
          <w:sz w:val="24"/>
          <w:szCs w:val="24"/>
        </w:rPr>
        <w:t xml:space="preserve"> previously</w:t>
      </w:r>
      <w:r w:rsidR="00655F9A" w:rsidRPr="006C33C2">
        <w:rPr>
          <w:rFonts w:cstheme="minorHAnsi"/>
          <w:sz w:val="24"/>
          <w:szCs w:val="24"/>
        </w:rPr>
        <w:t xml:space="preserve"> been</w:t>
      </w:r>
      <w:r w:rsidR="005C4046" w:rsidRPr="006C33C2">
        <w:rPr>
          <w:rFonts w:cstheme="minorHAnsi"/>
          <w:sz w:val="24"/>
          <w:szCs w:val="24"/>
        </w:rPr>
        <w:t xml:space="preserve"> associated with physical and psychological wellbeing</w:t>
      </w:r>
      <w:r w:rsidRPr="006C33C2">
        <w:rPr>
          <w:rFonts w:cstheme="minorHAnsi"/>
          <w:sz w:val="24"/>
          <w:szCs w:val="24"/>
        </w:rPr>
        <w:t xml:space="preserve"> </w:t>
      </w:r>
      <w:r w:rsidR="00AA471F" w:rsidRPr="006C33C2">
        <w:rPr>
          <w:rFonts w:cstheme="minorHAnsi"/>
          <w:sz w:val="24"/>
          <w:szCs w:val="24"/>
        </w:rPr>
        <w:fldChar w:fldCharType="begin"/>
      </w:r>
      <w:r w:rsidR="0046113E" w:rsidRPr="006C33C2">
        <w:rPr>
          <w:rFonts w:cstheme="minorHAnsi"/>
          <w:sz w:val="24"/>
          <w:szCs w:val="24"/>
        </w:rPr>
        <w:instrText xml:space="preserve"> ADDIN EN.CITE &lt;EndNote&gt;&lt;Cite&gt;&lt;Author&gt;House&lt;/Author&gt;&lt;Year&gt;1988&lt;/Year&gt;&lt;RecNum&gt;22&lt;/RecNum&gt;&lt;DisplayText&gt;[1]&lt;/DisplayText&gt;&lt;record&gt;&lt;rec-number&gt;22&lt;/rec-number&gt;&lt;foreign-keys&gt;&lt;key app="EN" db-id="vpap99vr3xrpe8ewrv5v2f0zvvravappvzzz" timestamp="1584953195"&gt;22&lt;/key&gt;&lt;/foreign-keys&gt;&lt;ref-type name="Journal Article"&gt;17&lt;/ref-type&gt;&lt;contributors&gt;&lt;authors&gt;&lt;author&gt;House, J. S.&lt;/author&gt;&lt;author&gt;Landis, K. R.&lt;/author&gt;&lt;author&gt;Umberson, D.&lt;/author&gt;&lt;/authors&gt;&lt;/contributors&gt;&lt;auth-address&gt;Department of Epidemiology, University of Michigan, Ann Arbor 48109.&lt;/auth-address&gt;&lt;titles&gt;&lt;title&gt;Social relationships and health&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40-5&lt;/pages&gt;&lt;volume&gt;241&lt;/volume&gt;&lt;number&gt;4865&lt;/number&gt;&lt;edition&gt;1988/07/29&lt;/edition&gt;&lt;keywords&gt;&lt;keyword&gt;*Health&lt;/keyword&gt;&lt;keyword&gt;Humans&lt;/keyword&gt;&lt;keyword&gt;Prospective Studies&lt;/keyword&gt;&lt;keyword&gt;Risk Factors&lt;/keyword&gt;&lt;keyword&gt;Social Behavior/*physiology&lt;/keyword&gt;&lt;/keywords&gt;&lt;dates&gt;&lt;year&gt;1988&lt;/year&gt;&lt;pub-dates&gt;&lt;date&gt;Jul 29&lt;/date&gt;&lt;/pub-dates&gt;&lt;/dates&gt;&lt;isbn&gt;0036-8075 (Print)&amp;#xD;0036-8075&lt;/isbn&gt;&lt;accession-num&gt;3399889&lt;/accession-num&gt;&lt;urls&gt;&lt;related-urls&gt;&lt;url&gt;https://science.sciencemag.org/content/241/4865/540.long&lt;/url&gt;&lt;/related-urls&gt;&lt;/urls&gt;&lt;electronic-resource-num&gt;10.1126/science.3399889&lt;/electronic-resource-num&gt;&lt;remote-database-provider&gt;NLM&lt;/remote-database-provider&gt;&lt;language&gt;eng&lt;/language&gt;&lt;/record&gt;&lt;/Cite&gt;&lt;/EndNote&gt;</w:instrText>
      </w:r>
      <w:r w:rsidR="00AA471F" w:rsidRPr="006C33C2">
        <w:rPr>
          <w:rFonts w:cstheme="minorHAnsi"/>
          <w:sz w:val="24"/>
          <w:szCs w:val="24"/>
        </w:rPr>
        <w:fldChar w:fldCharType="separate"/>
      </w:r>
      <w:r w:rsidR="0046113E" w:rsidRPr="006C33C2">
        <w:rPr>
          <w:rFonts w:cstheme="minorHAnsi"/>
          <w:noProof/>
          <w:sz w:val="24"/>
          <w:szCs w:val="24"/>
        </w:rPr>
        <w:t>[1]</w:t>
      </w:r>
      <w:r w:rsidR="00AA471F" w:rsidRPr="006C33C2">
        <w:rPr>
          <w:rFonts w:cstheme="minorHAnsi"/>
          <w:sz w:val="24"/>
          <w:szCs w:val="24"/>
        </w:rPr>
        <w:fldChar w:fldCharType="end"/>
      </w:r>
      <w:r w:rsidRPr="006C33C2">
        <w:rPr>
          <w:rFonts w:cstheme="minorHAnsi"/>
          <w:sz w:val="24"/>
          <w:szCs w:val="24"/>
        </w:rPr>
        <w:t xml:space="preserve">. Social </w:t>
      </w:r>
      <w:r w:rsidR="00F7446A" w:rsidRPr="006C33C2">
        <w:rPr>
          <w:rFonts w:cstheme="minorHAnsi"/>
          <w:sz w:val="24"/>
          <w:szCs w:val="24"/>
        </w:rPr>
        <w:t xml:space="preserve">isolation </w:t>
      </w:r>
      <w:r w:rsidR="00A87458" w:rsidRPr="006C33C2">
        <w:rPr>
          <w:rFonts w:cstheme="minorHAnsi"/>
          <w:sz w:val="24"/>
          <w:szCs w:val="24"/>
        </w:rPr>
        <w:t>is defined as the scarceness or absence of regular social contacts and relationships with relatives, friends and neighbours, and lack of social connection and involvement with the wider society; such infrequency of contact with one’s social network can be objectively measured</w:t>
      </w:r>
      <w:r w:rsidR="00F72C85" w:rsidRPr="006C33C2">
        <w:rPr>
          <w:rFonts w:cstheme="minorHAnsi"/>
          <w:sz w:val="24"/>
          <w:szCs w:val="24"/>
        </w:rPr>
        <w:t xml:space="preserve"> </w:t>
      </w:r>
      <w:r w:rsidR="00AA471F" w:rsidRPr="006C33C2">
        <w:rPr>
          <w:rFonts w:cstheme="minorHAnsi"/>
          <w:sz w:val="24"/>
          <w:szCs w:val="24"/>
        </w:rPr>
        <w:fldChar w:fldCharType="begin">
          <w:fldData xml:space="preserve">PEVuZE5vdGU+PENpdGU+PEF1dGhvcj5HYWxlPC9BdXRob3I+PFllYXI+MjAxODwvWWVhcj48UmVj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zQ8L3BhZ2VzPjx2b2x1bWU+MTk8L3ZvbHVtZT48bnVtYmVyPjE8L251bWJlcj48ZWRp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4NzE4PC9wYWdlcz48dm9sdW1lPjk8L3ZvbHVtZT48bnVtYmVyPjg8L251bWJlcj48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</w:fldData>
        </w:fldChar>
      </w:r>
      <w:r w:rsidR="00FD187C" w:rsidRPr="006C33C2">
        <w:rPr>
          <w:rFonts w:cstheme="minorHAnsi"/>
          <w:sz w:val="24"/>
          <w:szCs w:val="24"/>
        </w:rPr>
        <w:instrText xml:space="preserve"> ADDIN EN.CITE </w:instrText>
      </w:r>
      <w:r w:rsidR="00FD187C" w:rsidRPr="006C33C2">
        <w:rPr>
          <w:rFonts w:cstheme="minorHAnsi"/>
          <w:sz w:val="24"/>
          <w:szCs w:val="24"/>
        </w:rPr>
        <w:fldChar w:fldCharType="begin">
          <w:fldData xml:space="preserve">PEVuZE5vdGU+PENpdGU+PEF1dGhvcj5HYWxlPC9BdXRob3I+PFllYXI+MjAxODwvWWVhcj48UmVj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zQ8L3BhZ2VzPjx2b2x1bWU+MTk8L3ZvbHVtZT48bnVtYmVyPjE8L251bWJlcj48ZWRp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4NzE4PC9wYWdlcz48dm9sdW1lPjk8L3ZvbHVtZT48bnVtYmVyPjg8L251bWJlcj48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</w:fldData>
        </w:fldChar>
      </w:r>
      <w:r w:rsidR="00FD187C" w:rsidRPr="006C33C2">
        <w:rPr>
          <w:rFonts w:cstheme="minorHAnsi"/>
          <w:sz w:val="24"/>
          <w:szCs w:val="24"/>
        </w:rPr>
        <w:instrText xml:space="preserve"> ADDIN EN.CITE.DATA </w:instrText>
      </w:r>
      <w:r w:rsidR="00FD187C" w:rsidRPr="006C33C2">
        <w:rPr>
          <w:rFonts w:cstheme="minorHAnsi"/>
          <w:sz w:val="24"/>
          <w:szCs w:val="24"/>
        </w:rPr>
      </w:r>
      <w:r w:rsidR="00FD187C"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40793D" w:rsidRPr="006C33C2">
        <w:rPr>
          <w:rFonts w:cstheme="minorHAnsi"/>
          <w:noProof/>
          <w:sz w:val="24"/>
          <w:szCs w:val="24"/>
        </w:rPr>
        <w:t>[2-4]</w:t>
      </w:r>
      <w:r w:rsidR="00AA471F" w:rsidRPr="006C33C2">
        <w:rPr>
          <w:rFonts w:cstheme="minorHAnsi"/>
          <w:sz w:val="24"/>
          <w:szCs w:val="24"/>
        </w:rPr>
        <w:fldChar w:fldCharType="end"/>
      </w:r>
      <w:r w:rsidR="00A87458" w:rsidRPr="006C33C2">
        <w:rPr>
          <w:rFonts w:cstheme="minorHAnsi"/>
          <w:sz w:val="24"/>
          <w:szCs w:val="24"/>
        </w:rPr>
        <w:t xml:space="preserve">. </w:t>
      </w:r>
      <w:r w:rsidR="006E715B" w:rsidRPr="006C33C2">
        <w:rPr>
          <w:rFonts w:cstheme="minorHAnsi"/>
          <w:sz w:val="24"/>
          <w:szCs w:val="24"/>
        </w:rPr>
        <w:t xml:space="preserve">Social isolation is </w:t>
      </w:r>
      <w:r w:rsidR="00701B93" w:rsidRPr="006C33C2">
        <w:rPr>
          <w:rFonts w:cstheme="minorHAnsi"/>
          <w:sz w:val="24"/>
          <w:szCs w:val="24"/>
        </w:rPr>
        <w:t xml:space="preserve">thus </w:t>
      </w:r>
      <w:r w:rsidR="00F61E4F" w:rsidRPr="006C33C2">
        <w:rPr>
          <w:rFonts w:cstheme="minorHAnsi"/>
          <w:sz w:val="24"/>
          <w:szCs w:val="24"/>
        </w:rPr>
        <w:t>different</w:t>
      </w:r>
      <w:r w:rsidR="00E10237" w:rsidRPr="006C33C2">
        <w:rPr>
          <w:rFonts w:cstheme="minorHAnsi"/>
          <w:sz w:val="24"/>
          <w:szCs w:val="24"/>
        </w:rPr>
        <w:t xml:space="preserve"> from</w:t>
      </w:r>
      <w:r w:rsidR="006E715B" w:rsidRPr="006C33C2">
        <w:rPr>
          <w:rFonts w:cstheme="minorHAnsi"/>
          <w:sz w:val="24"/>
          <w:szCs w:val="24"/>
        </w:rPr>
        <w:t xml:space="preserve"> loneliness, which is a subjective, negative </w:t>
      </w:r>
      <w:r w:rsidR="0075268C" w:rsidRPr="006C33C2">
        <w:rPr>
          <w:rFonts w:cstheme="minorHAnsi"/>
          <w:sz w:val="24"/>
          <w:szCs w:val="24"/>
        </w:rPr>
        <w:t>evaluation</w:t>
      </w:r>
      <w:r w:rsidR="006E715B" w:rsidRPr="006C33C2">
        <w:rPr>
          <w:rFonts w:cstheme="minorHAnsi"/>
          <w:sz w:val="24"/>
          <w:szCs w:val="24"/>
        </w:rPr>
        <w:t xml:space="preserve"> of</w:t>
      </w:r>
      <w:r w:rsidR="0075268C" w:rsidRPr="006C33C2">
        <w:rPr>
          <w:rFonts w:cstheme="minorHAnsi"/>
          <w:sz w:val="24"/>
          <w:szCs w:val="24"/>
        </w:rPr>
        <w:t xml:space="preserve"> the discrepancy between an individual’s desired and actual </w:t>
      </w:r>
      <w:r w:rsidR="007D01C7" w:rsidRPr="006C33C2">
        <w:rPr>
          <w:rFonts w:cstheme="minorHAnsi"/>
          <w:sz w:val="24"/>
          <w:szCs w:val="24"/>
        </w:rPr>
        <w:t xml:space="preserve">quantity and quality of </w:t>
      </w:r>
      <w:r w:rsidR="0075268C" w:rsidRPr="006C33C2">
        <w:rPr>
          <w:rFonts w:cstheme="minorHAnsi"/>
          <w:sz w:val="24"/>
          <w:szCs w:val="24"/>
        </w:rPr>
        <w:t xml:space="preserve">social </w:t>
      </w:r>
      <w:r w:rsidR="007D01C7" w:rsidRPr="006C33C2">
        <w:rPr>
          <w:rFonts w:cstheme="minorHAnsi"/>
          <w:sz w:val="24"/>
          <w:szCs w:val="24"/>
        </w:rPr>
        <w:t>relationships</w:t>
      </w:r>
      <w:r w:rsidR="0075268C" w:rsidRPr="006C33C2">
        <w:rPr>
          <w:rFonts w:cstheme="minorHAnsi"/>
          <w:sz w:val="24"/>
          <w:szCs w:val="24"/>
        </w:rPr>
        <w:t xml:space="preserve"> </w:t>
      </w:r>
      <w:r w:rsidR="0075268C" w:rsidRPr="006C33C2">
        <w:rPr>
          <w:rFonts w:cstheme="minorHAnsi"/>
          <w:sz w:val="24"/>
          <w:szCs w:val="24"/>
        </w:rPr>
        <w:fldChar w:fldCharType="begin">
          <w:fldData xml:space="preserve">PEVuZE5vdGU+PENpdGU+PEF1dGhvcj5CZXJpZHplPC9BdXRob3I+PFllYXI+MjAyMDwvWWVhcj48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=
</w:fldData>
        </w:fldChar>
      </w:r>
      <w:r w:rsidR="00FD187C" w:rsidRPr="006C33C2">
        <w:rPr>
          <w:rFonts w:cstheme="minorHAnsi"/>
          <w:sz w:val="24"/>
          <w:szCs w:val="24"/>
        </w:rPr>
        <w:instrText xml:space="preserve"> ADDIN EN.CITE </w:instrText>
      </w:r>
      <w:r w:rsidR="00FD187C" w:rsidRPr="006C33C2">
        <w:rPr>
          <w:rFonts w:cstheme="minorHAnsi"/>
          <w:sz w:val="24"/>
          <w:szCs w:val="24"/>
        </w:rPr>
        <w:fldChar w:fldCharType="begin">
          <w:fldData xml:space="preserve">PEVuZE5vdGU+PENpdGU+PEF1dGhvcj5CZXJpZHplPC9BdXRob3I+PFllYXI+MjAyMDwvWWVhcj48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=
</w:fldData>
        </w:fldChar>
      </w:r>
      <w:r w:rsidR="00FD187C" w:rsidRPr="006C33C2">
        <w:rPr>
          <w:rFonts w:cstheme="minorHAnsi"/>
          <w:sz w:val="24"/>
          <w:szCs w:val="24"/>
        </w:rPr>
        <w:instrText xml:space="preserve"> ADDIN EN.CITE.DATA </w:instrText>
      </w:r>
      <w:r w:rsidR="00FD187C" w:rsidRPr="006C33C2">
        <w:rPr>
          <w:rFonts w:cstheme="minorHAnsi"/>
          <w:sz w:val="24"/>
          <w:szCs w:val="24"/>
        </w:rPr>
      </w:r>
      <w:r w:rsidR="00FD187C" w:rsidRPr="006C33C2">
        <w:rPr>
          <w:rFonts w:cstheme="minorHAnsi"/>
          <w:sz w:val="24"/>
          <w:szCs w:val="24"/>
        </w:rPr>
        <w:fldChar w:fldCharType="end"/>
      </w:r>
      <w:r w:rsidR="0075268C" w:rsidRPr="006C33C2">
        <w:rPr>
          <w:rFonts w:cstheme="minorHAnsi"/>
          <w:sz w:val="24"/>
          <w:szCs w:val="24"/>
        </w:rPr>
      </w:r>
      <w:r w:rsidR="0075268C" w:rsidRPr="006C33C2">
        <w:rPr>
          <w:rFonts w:cstheme="minorHAnsi"/>
          <w:sz w:val="24"/>
          <w:szCs w:val="24"/>
        </w:rPr>
        <w:fldChar w:fldCharType="separate"/>
      </w:r>
      <w:r w:rsidR="0075268C" w:rsidRPr="006C33C2">
        <w:rPr>
          <w:rFonts w:cstheme="minorHAnsi"/>
          <w:noProof/>
          <w:sz w:val="24"/>
          <w:szCs w:val="24"/>
        </w:rPr>
        <w:t>[5-7]</w:t>
      </w:r>
      <w:r w:rsidR="0075268C" w:rsidRPr="006C33C2">
        <w:rPr>
          <w:rFonts w:cstheme="minorHAnsi"/>
          <w:sz w:val="24"/>
          <w:szCs w:val="24"/>
        </w:rPr>
        <w:fldChar w:fldCharType="end"/>
      </w:r>
      <w:r w:rsidR="0075268C" w:rsidRPr="006C33C2">
        <w:rPr>
          <w:rFonts w:cstheme="minorHAnsi"/>
          <w:sz w:val="24"/>
          <w:szCs w:val="24"/>
        </w:rPr>
        <w:t>.</w:t>
      </w:r>
      <w:r w:rsidR="00A37361" w:rsidRPr="006C33C2">
        <w:rPr>
          <w:rFonts w:cstheme="minorHAnsi"/>
          <w:sz w:val="24"/>
          <w:szCs w:val="24"/>
        </w:rPr>
        <w:t xml:space="preserve"> </w:t>
      </w:r>
      <w:r w:rsidR="00A87458" w:rsidRPr="006C33C2">
        <w:rPr>
          <w:rFonts w:cstheme="minorHAnsi"/>
          <w:sz w:val="24"/>
          <w:szCs w:val="24"/>
        </w:rPr>
        <w:t>Measures of social isolation typically include evaluations of the size of one’s social network, number of interactions with family members, friends, and neighbour</w:t>
      </w:r>
      <w:r w:rsidR="00F7446A" w:rsidRPr="006C33C2">
        <w:rPr>
          <w:rFonts w:cstheme="minorHAnsi"/>
          <w:sz w:val="24"/>
          <w:szCs w:val="24"/>
        </w:rPr>
        <w:t>s</w:t>
      </w:r>
      <w:r w:rsidR="00A87458" w:rsidRPr="006C33C2">
        <w:rPr>
          <w:rFonts w:cstheme="minorHAnsi"/>
          <w:sz w:val="24"/>
          <w:szCs w:val="24"/>
        </w:rPr>
        <w:t>, and level of participation in social organizations</w:t>
      </w:r>
      <w:r w:rsidR="0098720F">
        <w:rPr>
          <w:rFonts w:cstheme="minorHAnsi"/>
          <w:sz w:val="24"/>
          <w:szCs w:val="24"/>
        </w:rPr>
        <w:t xml:space="preserve"> </w:t>
      </w:r>
      <w:r w:rsidR="0098720F">
        <w:rPr>
          <w:rFonts w:cstheme="minorHAnsi"/>
          <w:sz w:val="24"/>
          <w:szCs w:val="24"/>
        </w:rPr>
        <w:fldChar w:fldCharType="begin">
          <w:fldData xml:space="preserve">PEVuZE5vdGU+PENpdGU+PEF1dGhvcj5Lb2JheWFzaGk8L0F1dGhvcj48WWVhcj4yMDE4PC9ZZWFy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</w:fldData>
        </w:fldChar>
      </w:r>
      <w:r w:rsidR="0098720F">
        <w:rPr>
          <w:rFonts w:cstheme="minorHAnsi"/>
          <w:sz w:val="24"/>
          <w:szCs w:val="24"/>
        </w:rPr>
        <w:instrText xml:space="preserve"> ADDIN EN.CITE </w:instrText>
      </w:r>
      <w:r w:rsidR="0098720F">
        <w:rPr>
          <w:rFonts w:cstheme="minorHAnsi"/>
          <w:sz w:val="24"/>
          <w:szCs w:val="24"/>
        </w:rPr>
        <w:fldChar w:fldCharType="begin">
          <w:fldData xml:space="preserve">PEVuZE5vdGU+PENpdGU+PEF1dGhvcj5Lb2JheWFzaGk8L0F1dGhvcj48WWVhcj4yMDE4PC9ZZWFy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</w:fldData>
        </w:fldChar>
      </w:r>
      <w:r w:rsidR="0098720F">
        <w:rPr>
          <w:rFonts w:cstheme="minorHAnsi"/>
          <w:sz w:val="24"/>
          <w:szCs w:val="24"/>
        </w:rPr>
        <w:instrText xml:space="preserve"> ADDIN EN.CITE.DATA </w:instrText>
      </w:r>
      <w:r w:rsidR="0098720F">
        <w:rPr>
          <w:rFonts w:cstheme="minorHAnsi"/>
          <w:sz w:val="24"/>
          <w:szCs w:val="24"/>
        </w:rPr>
      </w:r>
      <w:r w:rsidR="0098720F">
        <w:rPr>
          <w:rFonts w:cstheme="minorHAnsi"/>
          <w:sz w:val="24"/>
          <w:szCs w:val="24"/>
        </w:rPr>
        <w:fldChar w:fldCharType="end"/>
      </w:r>
      <w:r w:rsidR="0098720F">
        <w:rPr>
          <w:rFonts w:cstheme="minorHAnsi"/>
          <w:sz w:val="24"/>
          <w:szCs w:val="24"/>
        </w:rPr>
      </w:r>
      <w:r w:rsidR="0098720F">
        <w:rPr>
          <w:rFonts w:cstheme="minorHAnsi"/>
          <w:sz w:val="24"/>
          <w:szCs w:val="24"/>
        </w:rPr>
        <w:fldChar w:fldCharType="separate"/>
      </w:r>
      <w:r w:rsidR="0098720F">
        <w:rPr>
          <w:rFonts w:cstheme="minorHAnsi"/>
          <w:noProof/>
          <w:sz w:val="24"/>
          <w:szCs w:val="24"/>
        </w:rPr>
        <w:t>{Kobayashi, 2018 #33}</w:t>
      </w:r>
      <w:r w:rsidR="0098720F">
        <w:rPr>
          <w:rFonts w:cstheme="minorHAnsi"/>
          <w:sz w:val="24"/>
          <w:szCs w:val="24"/>
        </w:rPr>
        <w:fldChar w:fldCharType="end"/>
      </w:r>
    </w:p>
    <w:p w14:paraId="15169177" w14:textId="6000996A" w:rsidR="00B9496C" w:rsidRPr="006C33C2" w:rsidRDefault="00332D77" w:rsidP="003631F4">
      <w:pPr>
        <w:spacing w:line="360" w:lineRule="auto"/>
        <w:jc w:val="both"/>
        <w:rPr>
          <w:rFonts w:cstheme="minorHAnsi"/>
          <w:sz w:val="24"/>
          <w:szCs w:val="24"/>
        </w:rPr>
      </w:pPr>
      <w:r w:rsidRPr="006C33C2">
        <w:rPr>
          <w:rFonts w:cstheme="minorHAnsi"/>
          <w:sz w:val="24"/>
          <w:szCs w:val="24"/>
        </w:rPr>
        <w:t>Risk factors for social isolation are numerous and include being 75 years and older, living alone, having limited financial resources, having poor mental and/or physical hea</w:t>
      </w:r>
      <w:r w:rsidR="00EE35FB">
        <w:rPr>
          <w:rFonts w:cstheme="minorHAnsi"/>
          <w:sz w:val="24"/>
          <w:szCs w:val="24"/>
        </w:rPr>
        <w:t>l</w:t>
      </w:r>
      <w:r w:rsidRPr="006C33C2">
        <w:rPr>
          <w:rFonts w:cstheme="minorHAnsi"/>
          <w:sz w:val="24"/>
          <w:szCs w:val="24"/>
        </w:rPr>
        <w:t xml:space="preserve">th, being part of a minority group, and having no children </w:t>
      </w:r>
      <w:r w:rsidRPr="006C33C2">
        <w:rPr>
          <w:rFonts w:cstheme="minorHAnsi"/>
          <w:sz w:val="24"/>
          <w:szCs w:val="24"/>
        </w:rPr>
        <w:fldChar w:fldCharType="begin">
          <w:fldData xml:space="preserve">PEVuZE5vdGU+PENpdGU+PEF1dGhvcj5Db3R0ZXJlbGw8L0F1dGhvcj48WWVhcj4yMDE4PC9ZZWFy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</w:fldData>
        </w:fldChar>
      </w:r>
      <w:r w:rsidR="0075268C" w:rsidRPr="006C33C2">
        <w:rPr>
          <w:rFonts w:cstheme="minorHAnsi"/>
          <w:sz w:val="24"/>
          <w:szCs w:val="24"/>
        </w:rPr>
        <w:instrText xml:space="preserve"> ADDIN EN.CITE </w:instrText>
      </w:r>
      <w:r w:rsidR="0075268C" w:rsidRPr="006C33C2">
        <w:rPr>
          <w:rFonts w:cstheme="minorHAnsi"/>
          <w:sz w:val="24"/>
          <w:szCs w:val="24"/>
        </w:rPr>
        <w:fldChar w:fldCharType="begin">
          <w:fldData xml:space="preserve">PEVuZE5vdGU+PENpdGU+PEF1dGhvcj5Db3R0ZXJlbGw8L0F1dGhvcj48WWVhcj4yMDE4PC9ZZWFy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</w:fldData>
        </w:fldChar>
      </w:r>
      <w:r w:rsidR="0075268C" w:rsidRPr="006C33C2">
        <w:rPr>
          <w:rFonts w:cstheme="minorHAnsi"/>
          <w:sz w:val="24"/>
          <w:szCs w:val="24"/>
        </w:rPr>
        <w:instrText xml:space="preserve"> ADDIN EN.CITE.DATA </w:instrText>
      </w:r>
      <w:r w:rsidR="0075268C" w:rsidRPr="006C33C2">
        <w:rPr>
          <w:rFonts w:cstheme="minorHAnsi"/>
          <w:sz w:val="24"/>
          <w:szCs w:val="24"/>
        </w:rPr>
      </w:r>
      <w:r w:rsidR="0075268C" w:rsidRPr="006C33C2">
        <w:rPr>
          <w:rFonts w:cstheme="minorHAnsi"/>
          <w:sz w:val="24"/>
          <w:szCs w:val="24"/>
        </w:rPr>
        <w:fldChar w:fldCharType="end"/>
      </w:r>
      <w:r w:rsidRPr="006C33C2">
        <w:rPr>
          <w:rFonts w:cstheme="minorHAnsi"/>
          <w:sz w:val="24"/>
          <w:szCs w:val="24"/>
        </w:rPr>
      </w:r>
      <w:r w:rsidRPr="006C33C2">
        <w:rPr>
          <w:rFonts w:cstheme="minorHAnsi"/>
          <w:sz w:val="24"/>
          <w:szCs w:val="24"/>
        </w:rPr>
        <w:fldChar w:fldCharType="separate"/>
      </w:r>
      <w:r w:rsidR="0075268C" w:rsidRPr="006C33C2">
        <w:rPr>
          <w:rFonts w:cstheme="minorHAnsi"/>
          <w:noProof/>
          <w:sz w:val="24"/>
          <w:szCs w:val="24"/>
        </w:rPr>
        <w:t>[9]</w:t>
      </w:r>
      <w:r w:rsidRPr="006C33C2">
        <w:rPr>
          <w:rFonts w:cstheme="minorHAnsi"/>
          <w:sz w:val="24"/>
          <w:szCs w:val="24"/>
        </w:rPr>
        <w:fldChar w:fldCharType="end"/>
      </w:r>
      <w:r w:rsidRPr="006C33C2">
        <w:rPr>
          <w:rFonts w:cstheme="minorHAnsi"/>
          <w:sz w:val="24"/>
          <w:szCs w:val="24"/>
        </w:rPr>
        <w:t xml:space="preserve">. </w:t>
      </w:r>
      <w:r w:rsidR="00F7446A" w:rsidRPr="006C33C2">
        <w:rPr>
          <w:rFonts w:cstheme="minorHAnsi"/>
          <w:sz w:val="24"/>
          <w:szCs w:val="24"/>
        </w:rPr>
        <w:t>While s</w:t>
      </w:r>
      <w:r w:rsidR="00F7446A" w:rsidRPr="006C33C2">
        <w:rPr>
          <w:rStyle w:val="hgkelc"/>
          <w:bCs/>
          <w:sz w:val="24"/>
          <w:szCs w:val="24"/>
        </w:rPr>
        <w:t>ocial isolation</w:t>
      </w:r>
      <w:r w:rsidR="00F7446A" w:rsidRPr="006C33C2">
        <w:rPr>
          <w:rStyle w:val="hgkelc"/>
          <w:sz w:val="24"/>
          <w:szCs w:val="24"/>
        </w:rPr>
        <w:t xml:space="preserve"> can lead to loneliness in some people, </w:t>
      </w:r>
      <w:r w:rsidR="00871921" w:rsidRPr="006C33C2">
        <w:rPr>
          <w:rStyle w:val="hgkelc"/>
          <w:sz w:val="24"/>
          <w:szCs w:val="24"/>
        </w:rPr>
        <w:t>individuals</w:t>
      </w:r>
      <w:r w:rsidR="00F7446A" w:rsidRPr="006C33C2">
        <w:rPr>
          <w:rStyle w:val="hgkelc"/>
          <w:sz w:val="24"/>
          <w:szCs w:val="24"/>
        </w:rPr>
        <w:t xml:space="preserve"> can feel lonely without being </w:t>
      </w:r>
      <w:r w:rsidR="00F7446A" w:rsidRPr="006C33C2">
        <w:rPr>
          <w:rStyle w:val="hgkelc"/>
          <w:bCs/>
          <w:sz w:val="24"/>
          <w:szCs w:val="24"/>
        </w:rPr>
        <w:t>socially isolated</w:t>
      </w:r>
      <w:r w:rsidR="00871921" w:rsidRPr="006C33C2">
        <w:rPr>
          <w:rStyle w:val="hgkelc"/>
          <w:bCs/>
          <w:sz w:val="24"/>
          <w:szCs w:val="24"/>
        </w:rPr>
        <w:t xml:space="preserve"> or conversely be isolated without feeling lonely </w:t>
      </w:r>
      <w:r w:rsidR="00871921" w:rsidRPr="006C33C2">
        <w:rPr>
          <w:rStyle w:val="hgkelc"/>
          <w:bCs/>
          <w:sz w:val="24"/>
          <w:szCs w:val="24"/>
        </w:rPr>
        <w:fldChar w:fldCharType="begin">
          <w:fldData xml:space="preserve">PEVuZE5vdGU+PENpdGU+PEF1dGhvcj5CZXJpZHplPC9BdXRob3I+PFllYXI+MjAyMDwvWWVhcj48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</w:fldData>
        </w:fldChar>
      </w:r>
      <w:r w:rsidR="00871921" w:rsidRPr="006C33C2">
        <w:rPr>
          <w:rStyle w:val="hgkelc"/>
          <w:bCs/>
          <w:sz w:val="24"/>
          <w:szCs w:val="24"/>
        </w:rPr>
        <w:instrText xml:space="preserve"> ADDIN EN.CITE </w:instrText>
      </w:r>
      <w:r w:rsidR="00871921" w:rsidRPr="006C33C2">
        <w:rPr>
          <w:rStyle w:val="hgkelc"/>
          <w:bCs/>
          <w:sz w:val="24"/>
          <w:szCs w:val="24"/>
        </w:rPr>
        <w:fldChar w:fldCharType="begin">
          <w:fldData xml:space="preserve">PEVuZE5vdGU+PENpdGU+PEF1dGhvcj5CZXJpZHplPC9BdXRob3I+PFllYXI+MjAyMDwvWWVhcj48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</w:fldData>
        </w:fldChar>
      </w:r>
      <w:r w:rsidR="00871921" w:rsidRPr="006C33C2">
        <w:rPr>
          <w:rStyle w:val="hgkelc"/>
          <w:bCs/>
          <w:sz w:val="24"/>
          <w:szCs w:val="24"/>
        </w:rPr>
        <w:instrText xml:space="preserve"> ADDIN EN.CITE.DATA </w:instrText>
      </w:r>
      <w:r w:rsidR="00871921" w:rsidRPr="006C33C2">
        <w:rPr>
          <w:rStyle w:val="hgkelc"/>
          <w:bCs/>
          <w:sz w:val="24"/>
          <w:szCs w:val="24"/>
        </w:rPr>
      </w:r>
      <w:r w:rsidR="00871921" w:rsidRPr="006C33C2">
        <w:rPr>
          <w:rStyle w:val="hgkelc"/>
          <w:bCs/>
          <w:sz w:val="24"/>
          <w:szCs w:val="24"/>
        </w:rPr>
        <w:fldChar w:fldCharType="end"/>
      </w:r>
      <w:r w:rsidR="00871921" w:rsidRPr="006C33C2">
        <w:rPr>
          <w:rStyle w:val="hgkelc"/>
          <w:bCs/>
          <w:sz w:val="24"/>
          <w:szCs w:val="24"/>
        </w:rPr>
      </w:r>
      <w:r w:rsidR="00871921" w:rsidRPr="006C33C2">
        <w:rPr>
          <w:rStyle w:val="hgkelc"/>
          <w:bCs/>
          <w:sz w:val="24"/>
          <w:szCs w:val="24"/>
        </w:rPr>
        <w:fldChar w:fldCharType="separate"/>
      </w:r>
      <w:r w:rsidR="00871921" w:rsidRPr="006C33C2">
        <w:rPr>
          <w:rStyle w:val="hgkelc"/>
          <w:bCs/>
          <w:noProof/>
          <w:sz w:val="24"/>
          <w:szCs w:val="24"/>
        </w:rPr>
        <w:t>[5]</w:t>
      </w:r>
      <w:r w:rsidR="00871921" w:rsidRPr="006C33C2">
        <w:rPr>
          <w:rStyle w:val="hgkelc"/>
          <w:bCs/>
          <w:sz w:val="24"/>
          <w:szCs w:val="24"/>
        </w:rPr>
        <w:fldChar w:fldCharType="end"/>
      </w:r>
      <w:r w:rsidR="00F7446A" w:rsidRPr="006C33C2">
        <w:rPr>
          <w:rStyle w:val="hgkelc"/>
          <w:sz w:val="24"/>
          <w:szCs w:val="24"/>
        </w:rPr>
        <w:t>.</w:t>
      </w:r>
      <w:r w:rsidR="00007B37" w:rsidRPr="006C33C2">
        <w:rPr>
          <w:rStyle w:val="hgkelc"/>
          <w:sz w:val="24"/>
          <w:szCs w:val="24"/>
        </w:rPr>
        <w:t xml:space="preserve"> </w:t>
      </w:r>
      <w:r w:rsidR="00A87458" w:rsidRPr="006C33C2">
        <w:rPr>
          <w:rFonts w:cstheme="minorHAnsi"/>
          <w:sz w:val="24"/>
          <w:szCs w:val="24"/>
        </w:rPr>
        <w:t xml:space="preserve">Social isolation </w:t>
      </w:r>
      <w:r w:rsidR="00F72C85" w:rsidRPr="006C33C2">
        <w:rPr>
          <w:rFonts w:cstheme="minorHAnsi"/>
          <w:sz w:val="24"/>
          <w:szCs w:val="24"/>
        </w:rPr>
        <w:t>has been associated with</w:t>
      </w:r>
      <w:r w:rsidR="00524AE4" w:rsidRPr="006C33C2">
        <w:rPr>
          <w:rFonts w:cstheme="minorHAnsi"/>
          <w:sz w:val="24"/>
          <w:szCs w:val="24"/>
        </w:rPr>
        <w:t xml:space="preserve"> </w:t>
      </w:r>
      <w:r w:rsidR="0024076A" w:rsidRPr="006C33C2">
        <w:rPr>
          <w:rFonts w:cstheme="minorHAnsi"/>
          <w:sz w:val="24"/>
          <w:szCs w:val="24"/>
        </w:rPr>
        <w:t>higher risks of a</w:t>
      </w:r>
      <w:r w:rsidR="00E85E0E" w:rsidRPr="006C33C2">
        <w:rPr>
          <w:rFonts w:cstheme="minorHAnsi"/>
          <w:sz w:val="24"/>
          <w:szCs w:val="24"/>
        </w:rPr>
        <w:t xml:space="preserve"> number of </w:t>
      </w:r>
      <w:r w:rsidR="00E34F5B" w:rsidRPr="006C33C2">
        <w:rPr>
          <w:rFonts w:cstheme="minorHAnsi"/>
          <w:sz w:val="24"/>
          <w:szCs w:val="24"/>
        </w:rPr>
        <w:t xml:space="preserve">both physical and </w:t>
      </w:r>
      <w:r w:rsidR="00F65D03" w:rsidRPr="006C33C2">
        <w:rPr>
          <w:rFonts w:cstheme="minorHAnsi"/>
          <w:sz w:val="24"/>
          <w:szCs w:val="24"/>
        </w:rPr>
        <w:t>psychological</w:t>
      </w:r>
      <w:r w:rsidR="00E34F5B" w:rsidRPr="006C33C2">
        <w:rPr>
          <w:rFonts w:cstheme="minorHAnsi"/>
          <w:sz w:val="24"/>
          <w:szCs w:val="24"/>
        </w:rPr>
        <w:t xml:space="preserve"> </w:t>
      </w:r>
      <w:r w:rsidR="0024076A" w:rsidRPr="006C33C2">
        <w:rPr>
          <w:rFonts w:cstheme="minorHAnsi"/>
          <w:sz w:val="24"/>
          <w:szCs w:val="24"/>
        </w:rPr>
        <w:t xml:space="preserve">adverse </w:t>
      </w:r>
      <w:r w:rsidR="00E85E0E" w:rsidRPr="006C33C2">
        <w:rPr>
          <w:rFonts w:cstheme="minorHAnsi"/>
          <w:sz w:val="24"/>
          <w:szCs w:val="24"/>
        </w:rPr>
        <w:t xml:space="preserve">health outcomes, including </w:t>
      </w:r>
      <w:r w:rsidR="00524AE4" w:rsidRPr="006C33C2">
        <w:rPr>
          <w:rFonts w:cstheme="minorHAnsi"/>
          <w:sz w:val="24"/>
          <w:szCs w:val="24"/>
        </w:rPr>
        <w:t xml:space="preserve">myocardial infarction, stroke, </w:t>
      </w:r>
      <w:r w:rsidR="00F90E39" w:rsidRPr="006C33C2">
        <w:rPr>
          <w:rFonts w:cstheme="minorHAnsi"/>
          <w:sz w:val="24"/>
          <w:szCs w:val="24"/>
        </w:rPr>
        <w:t>depressi</w:t>
      </w:r>
      <w:r w:rsidR="00655F9A" w:rsidRPr="006C33C2">
        <w:rPr>
          <w:rFonts w:cstheme="minorHAnsi"/>
          <w:sz w:val="24"/>
          <w:szCs w:val="24"/>
        </w:rPr>
        <w:t>on and even increased</w:t>
      </w:r>
      <w:r w:rsidR="00524AE4" w:rsidRPr="006C33C2">
        <w:rPr>
          <w:rFonts w:cstheme="minorHAnsi"/>
          <w:sz w:val="24"/>
          <w:szCs w:val="24"/>
        </w:rPr>
        <w:t xml:space="preserve"> mortality </w:t>
      </w:r>
      <w:r w:rsidR="00AA471F" w:rsidRPr="006C33C2">
        <w:rPr>
          <w:rFonts w:cstheme="minorHAnsi"/>
          <w:sz w:val="24"/>
          <w:szCs w:val="24"/>
        </w:rPr>
        <w:fldChar w:fldCharType="begin">
          <w:fldData xml:space="preserve">PEVuZE5vdGU+PENpdGU+PEF1dGhvcj5Ib2x0LUx1bnN0YWQ8L0F1dGhvcj48WWVhcj4yMDE1PC9Z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</w:fldData>
        </w:fldChar>
      </w:r>
      <w:r w:rsidR="00FD187C" w:rsidRPr="006C33C2">
        <w:rPr>
          <w:rFonts w:cstheme="minorHAnsi"/>
          <w:sz w:val="24"/>
          <w:szCs w:val="24"/>
        </w:rPr>
        <w:instrText xml:space="preserve"> ADDIN EN.CITE </w:instrText>
      </w:r>
      <w:r w:rsidR="00FD187C" w:rsidRPr="006C33C2">
        <w:rPr>
          <w:rFonts w:cstheme="minorHAnsi"/>
          <w:sz w:val="24"/>
          <w:szCs w:val="24"/>
        </w:rPr>
        <w:fldChar w:fldCharType="begin">
          <w:fldData xml:space="preserve">PEVuZE5vdGU+PENpdGU+PEF1dGhvcj5Ib2x0LUx1bnN0YWQ8L0F1dGhvcj48WWVhcj4yMDE1PC9Z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</w:fldData>
        </w:fldChar>
      </w:r>
      <w:r w:rsidR="00FD187C" w:rsidRPr="006C33C2">
        <w:rPr>
          <w:rFonts w:cstheme="minorHAnsi"/>
          <w:sz w:val="24"/>
          <w:szCs w:val="24"/>
        </w:rPr>
        <w:instrText xml:space="preserve"> ADDIN EN.CITE.DATA </w:instrText>
      </w:r>
      <w:r w:rsidR="00FD187C" w:rsidRPr="006C33C2">
        <w:rPr>
          <w:rFonts w:cstheme="minorHAnsi"/>
          <w:sz w:val="24"/>
          <w:szCs w:val="24"/>
        </w:rPr>
      </w:r>
      <w:r w:rsidR="00FD187C"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75268C" w:rsidRPr="006C33C2">
        <w:rPr>
          <w:rFonts w:cstheme="minorHAnsi"/>
          <w:noProof/>
          <w:sz w:val="24"/>
          <w:szCs w:val="24"/>
        </w:rPr>
        <w:t>[10-14]</w:t>
      </w:r>
      <w:r w:rsidR="00AA471F" w:rsidRPr="006C33C2">
        <w:rPr>
          <w:rFonts w:cstheme="minorHAnsi"/>
          <w:sz w:val="24"/>
          <w:szCs w:val="24"/>
        </w:rPr>
        <w:fldChar w:fldCharType="end"/>
      </w:r>
      <w:r w:rsidR="00D616E4" w:rsidRPr="006C33C2">
        <w:rPr>
          <w:rFonts w:cstheme="minorHAnsi"/>
          <w:sz w:val="24"/>
          <w:szCs w:val="24"/>
        </w:rPr>
        <w:t>.</w:t>
      </w:r>
      <w:r w:rsidR="0024076A" w:rsidRPr="006C33C2">
        <w:rPr>
          <w:rFonts w:cstheme="minorHAnsi"/>
          <w:sz w:val="24"/>
          <w:szCs w:val="24"/>
        </w:rPr>
        <w:t xml:space="preserve"> </w:t>
      </w:r>
    </w:p>
    <w:p w14:paraId="133A0BB0" w14:textId="13DE9A53" w:rsidR="00B35FF3" w:rsidRPr="006C33C2" w:rsidRDefault="00655F9A" w:rsidP="003631F4">
      <w:pPr>
        <w:spacing w:line="360" w:lineRule="auto"/>
        <w:jc w:val="both"/>
        <w:rPr>
          <w:rFonts w:cstheme="minorHAnsi"/>
          <w:sz w:val="24"/>
          <w:szCs w:val="24"/>
        </w:rPr>
      </w:pPr>
      <w:r w:rsidRPr="006C33C2">
        <w:rPr>
          <w:rFonts w:cstheme="minorHAnsi"/>
          <w:sz w:val="24"/>
          <w:szCs w:val="24"/>
        </w:rPr>
        <w:t>Previous studies have</w:t>
      </w:r>
      <w:r w:rsidR="000B0B71" w:rsidRPr="006C33C2">
        <w:rPr>
          <w:rFonts w:cstheme="minorHAnsi"/>
          <w:sz w:val="24"/>
          <w:szCs w:val="24"/>
        </w:rPr>
        <w:t xml:space="preserve"> found that social isolation is prevalent in the elderly and that the number of older adults at risk of becoming isolated is </w:t>
      </w:r>
      <w:r w:rsidR="0024076A" w:rsidRPr="006C33C2">
        <w:rPr>
          <w:rFonts w:cstheme="minorHAnsi"/>
          <w:sz w:val="24"/>
          <w:szCs w:val="24"/>
        </w:rPr>
        <w:t xml:space="preserve">currently </w:t>
      </w:r>
      <w:r w:rsidR="000B0B71" w:rsidRPr="006C33C2">
        <w:rPr>
          <w:rFonts w:cstheme="minorHAnsi"/>
          <w:sz w:val="24"/>
          <w:szCs w:val="24"/>
        </w:rPr>
        <w:t xml:space="preserve">increasing </w:t>
      </w:r>
      <w:r w:rsidR="00AA471F" w:rsidRPr="006C33C2">
        <w:rPr>
          <w:rFonts w:cstheme="minorHAnsi"/>
          <w:sz w:val="24"/>
          <w:szCs w:val="24"/>
        </w:rPr>
        <w:fldChar w:fldCharType="begin">
          <w:fldData xml:space="preserve">PEVuZE5vdGU+PENpdGU+PEF1dGhvcj5DaGVuPC9BdXRob3I+PFllYXI+MjAxNjwvWWVhcj48UmVj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</w:fldData>
        </w:fldChar>
      </w:r>
      <w:r w:rsidR="00FD187C" w:rsidRPr="006C33C2">
        <w:rPr>
          <w:rFonts w:cstheme="minorHAnsi"/>
          <w:sz w:val="24"/>
          <w:szCs w:val="24"/>
        </w:rPr>
        <w:instrText xml:space="preserve"> ADDIN EN.CITE </w:instrText>
      </w:r>
      <w:r w:rsidR="00FD187C" w:rsidRPr="006C33C2">
        <w:rPr>
          <w:rFonts w:cstheme="minorHAnsi"/>
          <w:sz w:val="24"/>
          <w:szCs w:val="24"/>
        </w:rPr>
        <w:fldChar w:fldCharType="begin">
          <w:fldData xml:space="preserve">PEVuZE5vdGU+PENpdGU+PEF1dGhvcj5DaGVuPC9BdXRob3I+PFllYXI+MjAxNjwvWWVhcj48UmVj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</w:fldData>
        </w:fldChar>
      </w:r>
      <w:r w:rsidR="00FD187C" w:rsidRPr="006C33C2">
        <w:rPr>
          <w:rFonts w:cstheme="minorHAnsi"/>
          <w:sz w:val="24"/>
          <w:szCs w:val="24"/>
        </w:rPr>
        <w:instrText xml:space="preserve"> ADDIN EN.CITE.DATA </w:instrText>
      </w:r>
      <w:r w:rsidR="00FD187C" w:rsidRPr="006C33C2">
        <w:rPr>
          <w:rFonts w:cstheme="minorHAnsi"/>
          <w:sz w:val="24"/>
          <w:szCs w:val="24"/>
        </w:rPr>
      </w:r>
      <w:r w:rsidR="00FD187C"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75268C" w:rsidRPr="006C33C2">
        <w:rPr>
          <w:rFonts w:cstheme="minorHAnsi"/>
          <w:noProof/>
          <w:sz w:val="24"/>
          <w:szCs w:val="24"/>
        </w:rPr>
        <w:t>[15,16]</w:t>
      </w:r>
      <w:r w:rsidR="00AA471F" w:rsidRPr="006C33C2">
        <w:rPr>
          <w:rFonts w:cstheme="minorHAnsi"/>
          <w:sz w:val="24"/>
          <w:szCs w:val="24"/>
        </w:rPr>
        <w:fldChar w:fldCharType="end"/>
      </w:r>
      <w:r w:rsidR="0024076A" w:rsidRPr="006C33C2">
        <w:rPr>
          <w:rFonts w:cstheme="minorHAnsi"/>
          <w:sz w:val="24"/>
          <w:szCs w:val="24"/>
        </w:rPr>
        <w:t>.</w:t>
      </w:r>
      <w:r w:rsidR="00F7446A" w:rsidRPr="006C33C2">
        <w:rPr>
          <w:rFonts w:cstheme="minorHAnsi"/>
          <w:sz w:val="24"/>
          <w:szCs w:val="24"/>
        </w:rPr>
        <w:t xml:space="preserve"> Given the burden of musculoskeletal disease in older adults, especially sarcopenia and osteoporosis</w:t>
      </w:r>
      <w:r w:rsidR="00007B37" w:rsidRPr="006C33C2">
        <w:rPr>
          <w:rFonts w:cstheme="minorHAnsi"/>
          <w:sz w:val="24"/>
          <w:szCs w:val="24"/>
        </w:rPr>
        <w:t xml:space="preserve"> </w:t>
      </w:r>
      <w:r w:rsidR="00007B37" w:rsidRPr="006C33C2">
        <w:rPr>
          <w:rFonts w:cstheme="minorHAnsi"/>
          <w:sz w:val="24"/>
          <w:szCs w:val="24"/>
        </w:rPr>
        <w:fldChar w:fldCharType="begin">
          <w:fldData xml:space="preserve">PEVuZE5vdGU+PENpdGU+PEF1dGhvcj5FZHdhcmRzPC9BdXRob3I+PFllYXI+MjAxNTwvWWVhcj48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2LTEzMDwvcGFnZXM+PHZvbHVtZT44MDwvdm9sdW1lPjxl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</w:fldData>
        </w:fldChar>
      </w:r>
      <w:r w:rsidR="0075268C" w:rsidRPr="006C33C2">
        <w:rPr>
          <w:rFonts w:cstheme="minorHAnsi"/>
          <w:sz w:val="24"/>
          <w:szCs w:val="24"/>
        </w:rPr>
        <w:instrText xml:space="preserve"> ADDIN EN.CITE </w:instrText>
      </w:r>
      <w:r w:rsidR="0075268C" w:rsidRPr="006C33C2">
        <w:rPr>
          <w:rFonts w:cstheme="minorHAnsi"/>
          <w:sz w:val="24"/>
          <w:szCs w:val="24"/>
        </w:rPr>
        <w:fldChar w:fldCharType="begin">
          <w:fldData xml:space="preserve">PEVuZE5vdGU+PENpdGU+PEF1dGhvcj5FZHdhcmRzPC9BdXRob3I+PFllYXI+MjAxNTwvWWVhcj48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TI2LTEzMDwvcGFnZXM+PHZvbHVtZT44MDwvdm9sdW1lPjxl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</w:fldData>
        </w:fldChar>
      </w:r>
      <w:r w:rsidR="0075268C" w:rsidRPr="006C33C2">
        <w:rPr>
          <w:rFonts w:cstheme="minorHAnsi"/>
          <w:sz w:val="24"/>
          <w:szCs w:val="24"/>
        </w:rPr>
        <w:instrText xml:space="preserve"> ADDIN EN.CITE.DATA </w:instrText>
      </w:r>
      <w:r w:rsidR="0075268C" w:rsidRPr="006C33C2">
        <w:rPr>
          <w:rFonts w:cstheme="minorHAnsi"/>
          <w:sz w:val="24"/>
          <w:szCs w:val="24"/>
        </w:rPr>
      </w:r>
      <w:r w:rsidR="0075268C" w:rsidRPr="006C33C2">
        <w:rPr>
          <w:rFonts w:cstheme="minorHAnsi"/>
          <w:sz w:val="24"/>
          <w:szCs w:val="24"/>
        </w:rPr>
        <w:fldChar w:fldCharType="end"/>
      </w:r>
      <w:r w:rsidR="00007B37" w:rsidRPr="006C33C2">
        <w:rPr>
          <w:rFonts w:cstheme="minorHAnsi"/>
          <w:sz w:val="24"/>
          <w:szCs w:val="24"/>
        </w:rPr>
      </w:r>
      <w:r w:rsidR="00007B37" w:rsidRPr="006C33C2">
        <w:rPr>
          <w:rFonts w:cstheme="minorHAnsi"/>
          <w:sz w:val="24"/>
          <w:szCs w:val="24"/>
        </w:rPr>
        <w:fldChar w:fldCharType="separate"/>
      </w:r>
      <w:r w:rsidR="0075268C" w:rsidRPr="006C33C2">
        <w:rPr>
          <w:rFonts w:cstheme="minorHAnsi"/>
          <w:noProof/>
          <w:sz w:val="24"/>
          <w:szCs w:val="24"/>
        </w:rPr>
        <w:t>[17]</w:t>
      </w:r>
      <w:r w:rsidR="00007B37" w:rsidRPr="006C33C2">
        <w:rPr>
          <w:rFonts w:cstheme="minorHAnsi"/>
          <w:sz w:val="24"/>
          <w:szCs w:val="24"/>
        </w:rPr>
        <w:fldChar w:fldCharType="end"/>
      </w:r>
      <w:r w:rsidR="00F7446A" w:rsidRPr="006C33C2">
        <w:rPr>
          <w:rFonts w:cstheme="minorHAnsi"/>
          <w:sz w:val="24"/>
          <w:szCs w:val="24"/>
        </w:rPr>
        <w:t xml:space="preserve"> it is notable that very few studies have considered whether social isolation is also associated with poor musculoskeletal health in older adults.</w:t>
      </w:r>
      <w:r w:rsidR="00863D43" w:rsidRPr="006C33C2">
        <w:rPr>
          <w:rFonts w:cstheme="minorHAnsi"/>
          <w:sz w:val="24"/>
          <w:szCs w:val="24"/>
        </w:rPr>
        <w:t xml:space="preserve"> </w:t>
      </w:r>
      <w:r w:rsidR="00F7446A" w:rsidRPr="006C33C2">
        <w:rPr>
          <w:rFonts w:cstheme="minorHAnsi"/>
          <w:sz w:val="24"/>
          <w:szCs w:val="24"/>
        </w:rPr>
        <w:t>We were interested to study this issue because i</w:t>
      </w:r>
      <w:r w:rsidR="00676372" w:rsidRPr="006C33C2">
        <w:rPr>
          <w:rFonts w:cstheme="minorHAnsi"/>
          <w:sz w:val="24"/>
          <w:szCs w:val="24"/>
        </w:rPr>
        <w:t xml:space="preserve">n </w:t>
      </w:r>
      <w:r w:rsidRPr="006C33C2">
        <w:rPr>
          <w:rFonts w:cstheme="minorHAnsi"/>
          <w:sz w:val="24"/>
          <w:szCs w:val="24"/>
        </w:rPr>
        <w:t xml:space="preserve">addition to </w:t>
      </w:r>
      <w:r w:rsidR="00F7446A" w:rsidRPr="006C33C2">
        <w:rPr>
          <w:rFonts w:cstheme="minorHAnsi"/>
          <w:sz w:val="24"/>
          <w:szCs w:val="24"/>
        </w:rPr>
        <w:t xml:space="preserve">the </w:t>
      </w:r>
      <w:r w:rsidRPr="006C33C2">
        <w:rPr>
          <w:rFonts w:cstheme="minorHAnsi"/>
          <w:sz w:val="24"/>
          <w:szCs w:val="24"/>
        </w:rPr>
        <w:t>adverse health outcomes</w:t>
      </w:r>
      <w:r w:rsidR="00F7446A" w:rsidRPr="006C33C2">
        <w:rPr>
          <w:rFonts w:cstheme="minorHAnsi"/>
          <w:sz w:val="24"/>
          <w:szCs w:val="24"/>
        </w:rPr>
        <w:t xml:space="preserve"> cited above</w:t>
      </w:r>
      <w:r w:rsidRPr="006C33C2">
        <w:rPr>
          <w:rFonts w:cstheme="minorHAnsi"/>
          <w:sz w:val="24"/>
          <w:szCs w:val="24"/>
        </w:rPr>
        <w:t xml:space="preserve">, in </w:t>
      </w:r>
      <w:r w:rsidR="00676372" w:rsidRPr="006C33C2">
        <w:rPr>
          <w:rFonts w:cstheme="minorHAnsi"/>
          <w:sz w:val="24"/>
          <w:szCs w:val="24"/>
        </w:rPr>
        <w:t xml:space="preserve">older adults social isolation has also been associated with </w:t>
      </w:r>
      <w:r w:rsidRPr="006C33C2">
        <w:rPr>
          <w:rFonts w:cstheme="minorHAnsi"/>
          <w:sz w:val="24"/>
          <w:szCs w:val="24"/>
        </w:rPr>
        <w:t xml:space="preserve">lifestyle factors </w:t>
      </w:r>
      <w:r w:rsidR="009B084A" w:rsidRPr="006C33C2">
        <w:rPr>
          <w:rFonts w:cstheme="minorHAnsi"/>
          <w:sz w:val="24"/>
          <w:szCs w:val="24"/>
        </w:rPr>
        <w:t>linked to</w:t>
      </w:r>
      <w:r w:rsidRPr="006C33C2">
        <w:rPr>
          <w:rFonts w:cstheme="minorHAnsi"/>
          <w:sz w:val="24"/>
          <w:szCs w:val="24"/>
        </w:rPr>
        <w:t xml:space="preserve"> poorer musculoskeletal health, including poor nutrition, </w:t>
      </w:r>
      <w:r w:rsidR="00676372" w:rsidRPr="006C33C2">
        <w:rPr>
          <w:rFonts w:cstheme="minorHAnsi"/>
          <w:sz w:val="24"/>
          <w:szCs w:val="24"/>
        </w:rPr>
        <w:t xml:space="preserve">increased sedentary behaviour and less frequent physical activity </w:t>
      </w:r>
      <w:r w:rsidR="00AA471F" w:rsidRPr="006C33C2">
        <w:rPr>
          <w:rFonts w:cstheme="minorHAnsi"/>
          <w:sz w:val="24"/>
          <w:szCs w:val="24"/>
        </w:rPr>
        <w:fldChar w:fldCharType="begin">
          <w:fldData xml:space="preserve">PEVuZE5vdGU+PENpdGU+PEF1dGhvcj5TY2hyZW1wZnQ8L0F1dGhvcj48WWVhcj4yMDE5PC9ZZWFy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NzQ8L3BhZ2VzPjx2b2x1bWU+MTk8L3ZvbHVtZT48bnVtYmVyPjE8L251bWJlcj48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=
</w:fldData>
        </w:fldChar>
      </w:r>
      <w:r w:rsidR="00FD187C" w:rsidRPr="006C33C2">
        <w:rPr>
          <w:rFonts w:cstheme="minorHAnsi"/>
          <w:sz w:val="24"/>
          <w:szCs w:val="24"/>
        </w:rPr>
        <w:instrText xml:space="preserve"> ADDIN EN.CITE </w:instrText>
      </w:r>
      <w:r w:rsidR="00FD187C" w:rsidRPr="006C33C2">
        <w:rPr>
          <w:rFonts w:cstheme="minorHAnsi"/>
          <w:sz w:val="24"/>
          <w:szCs w:val="24"/>
        </w:rPr>
        <w:fldChar w:fldCharType="begin">
          <w:fldData xml:space="preserve">PEVuZE5vdGU+PENpdGU+PEF1dGhvcj5TY2hyZW1wZnQ8L0F1dGhvcj48WWVhcj4yMDE5PC9ZZWFy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NzQ8L3BhZ2VzPjx2b2x1bWU+MTk8L3ZvbHVtZT48bnVtYmVyPjE8L251bWJlcj48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=
</w:fldData>
        </w:fldChar>
      </w:r>
      <w:r w:rsidR="00FD187C" w:rsidRPr="006C33C2">
        <w:rPr>
          <w:rFonts w:cstheme="minorHAnsi"/>
          <w:sz w:val="24"/>
          <w:szCs w:val="24"/>
        </w:rPr>
        <w:instrText xml:space="preserve"> ADDIN EN.CITE.DATA </w:instrText>
      </w:r>
      <w:r w:rsidR="00FD187C" w:rsidRPr="006C33C2">
        <w:rPr>
          <w:rFonts w:cstheme="minorHAnsi"/>
          <w:sz w:val="24"/>
          <w:szCs w:val="24"/>
        </w:rPr>
      </w:r>
      <w:r w:rsidR="00FD187C"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46113E" w:rsidRPr="006C33C2">
        <w:rPr>
          <w:rFonts w:cstheme="minorHAnsi"/>
          <w:noProof/>
          <w:sz w:val="24"/>
          <w:szCs w:val="24"/>
        </w:rPr>
        <w:t>[3]</w:t>
      </w:r>
      <w:r w:rsidR="00AA471F" w:rsidRPr="006C33C2">
        <w:rPr>
          <w:rFonts w:cstheme="minorHAnsi"/>
          <w:sz w:val="24"/>
          <w:szCs w:val="24"/>
        </w:rPr>
        <w:fldChar w:fldCharType="end"/>
      </w:r>
      <w:r w:rsidR="00676372" w:rsidRPr="006C33C2">
        <w:rPr>
          <w:rFonts w:cstheme="minorHAnsi"/>
          <w:sz w:val="24"/>
          <w:szCs w:val="24"/>
        </w:rPr>
        <w:t xml:space="preserve">, </w:t>
      </w:r>
      <w:r w:rsidRPr="006C33C2">
        <w:rPr>
          <w:rFonts w:cstheme="minorHAnsi"/>
          <w:sz w:val="24"/>
          <w:szCs w:val="24"/>
        </w:rPr>
        <w:t xml:space="preserve">which may be </w:t>
      </w:r>
      <w:r w:rsidR="00F65D03" w:rsidRPr="006C33C2">
        <w:rPr>
          <w:rFonts w:cstheme="minorHAnsi"/>
          <w:sz w:val="24"/>
          <w:szCs w:val="24"/>
        </w:rPr>
        <w:t>as a consequence of</w:t>
      </w:r>
      <w:r w:rsidRPr="006C33C2">
        <w:rPr>
          <w:rFonts w:cstheme="minorHAnsi"/>
          <w:sz w:val="24"/>
          <w:szCs w:val="24"/>
        </w:rPr>
        <w:t xml:space="preserve">, or co-exist with, </w:t>
      </w:r>
      <w:r w:rsidR="00676372" w:rsidRPr="006C33C2">
        <w:rPr>
          <w:rFonts w:cstheme="minorHAnsi"/>
          <w:sz w:val="24"/>
          <w:szCs w:val="24"/>
        </w:rPr>
        <w:t>depressive mood</w:t>
      </w:r>
      <w:r w:rsidR="00E505A9" w:rsidRPr="006C33C2">
        <w:rPr>
          <w:rFonts w:cstheme="minorHAnsi"/>
          <w:sz w:val="24"/>
          <w:szCs w:val="24"/>
        </w:rPr>
        <w:t xml:space="preserve">, itself </w:t>
      </w:r>
      <w:r w:rsidR="00E505A9" w:rsidRPr="006C33C2">
        <w:rPr>
          <w:rFonts w:cstheme="minorHAnsi"/>
          <w:sz w:val="24"/>
          <w:szCs w:val="24"/>
        </w:rPr>
        <w:lastRenderedPageBreak/>
        <w:t>common in socially isolated individuals</w:t>
      </w:r>
      <w:r w:rsidR="00676372" w:rsidRPr="006C33C2">
        <w:rPr>
          <w:rFonts w:cstheme="minorHAnsi"/>
          <w:sz w:val="24"/>
          <w:szCs w:val="24"/>
        </w:rPr>
        <w:t xml:space="preserve">. </w:t>
      </w:r>
      <w:r w:rsidR="004E6CCA" w:rsidRPr="006C33C2">
        <w:rPr>
          <w:rFonts w:cstheme="minorHAnsi"/>
          <w:sz w:val="24"/>
          <w:szCs w:val="24"/>
        </w:rPr>
        <w:t>While a recent study addressed potential associations of being socially isolated with frailty and depression</w:t>
      </w:r>
      <w:r w:rsidR="005347AE" w:rsidRPr="006C33C2">
        <w:rPr>
          <w:rFonts w:cstheme="minorHAnsi"/>
          <w:sz w:val="24"/>
          <w:szCs w:val="24"/>
        </w:rPr>
        <w:t xml:space="preserve">, it did so by </w:t>
      </w:r>
      <w:r w:rsidR="00814E85" w:rsidRPr="006C33C2">
        <w:rPr>
          <w:rFonts w:cstheme="minorHAnsi"/>
          <w:sz w:val="24"/>
          <w:szCs w:val="24"/>
        </w:rPr>
        <w:t xml:space="preserve">measuring physical capability exclusively </w:t>
      </w:r>
      <w:r w:rsidR="003F06C9" w:rsidRPr="006C33C2">
        <w:rPr>
          <w:rFonts w:cstheme="minorHAnsi"/>
          <w:sz w:val="24"/>
          <w:szCs w:val="24"/>
        </w:rPr>
        <w:t>by</w:t>
      </w:r>
      <w:r w:rsidR="00814E85" w:rsidRPr="006C33C2">
        <w:rPr>
          <w:rFonts w:cstheme="minorHAnsi"/>
          <w:sz w:val="24"/>
          <w:szCs w:val="24"/>
        </w:rPr>
        <w:t xml:space="preserve"> the single gait speed test</w:t>
      </w:r>
      <w:r w:rsidR="005347AE" w:rsidRPr="006C33C2">
        <w:rPr>
          <w:rFonts w:cstheme="minorHAnsi"/>
          <w:sz w:val="24"/>
          <w:szCs w:val="24"/>
        </w:rPr>
        <w:t xml:space="preserve">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Merchant&lt;/Author&gt;&lt;Year&gt;2020&lt;/Year&gt;&lt;RecNum&gt;70&lt;/RecNum&gt;&lt;DisplayText&gt;[18]&lt;/DisplayText&gt;&lt;record&gt;&lt;rec-number&gt;70&lt;/rec-number&gt;&lt;foreign-keys&gt;&lt;key app="EN" db-id="vpap99vr3xrpe8ewrv5v2f0zvvravappvzzz" timestamp="1587630834"&gt;70&lt;/key&gt;&lt;/foreign-keys&gt;&lt;ref-type name="Journal Article"&gt;17&lt;/ref-type&gt;&lt;contributors&gt;&lt;authors&gt;&lt;author&gt;Merchant, Reshma A.&lt;/author&gt;&lt;author&gt;Liu, Shumei Germaine&lt;/author&gt;&lt;author&gt;Lim, Jia Yi&lt;/author&gt;&lt;author&gt;Fu, Xiaoxi&lt;/author&gt;&lt;author&gt;Chan, Yiong Huak&lt;/author&gt;&lt;/authors&gt;&lt;/contributors&gt;&lt;titles&gt;&lt;title&gt;Factors associated with social isolation in community-dwelling older adults: a cross-sectional study&lt;/title&gt;&lt;secondary-title&gt;Quality of Life Research&lt;/secondary-title&gt;&lt;/titles&gt;&lt;periodical&gt;&lt;full-title&gt;Quality of Life Research&lt;/full-title&gt;&lt;/periodical&gt;&lt;dates&gt;&lt;year&gt;2020&lt;/year&gt;&lt;pub-dates&gt;&lt;date&gt;2020/04/06&lt;/date&gt;&lt;/pub-dates&gt;&lt;/dates&gt;&lt;isbn&gt;1573-2649&lt;/isbn&gt;&lt;urls&gt;&lt;related-urls&gt;&lt;url&gt;https://doi.org/10.1007/s11136-020-02493-7&lt;/url&gt;&lt;/related-urls&gt;&lt;/urls&gt;&lt;electronic-resource-num&gt;10.1007/s11136-020-02493-7&lt;/electronic-resource-num&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18]</w:t>
      </w:r>
      <w:r w:rsidR="00AA471F" w:rsidRPr="006C33C2">
        <w:rPr>
          <w:rFonts w:cstheme="minorHAnsi"/>
          <w:sz w:val="24"/>
          <w:szCs w:val="24"/>
        </w:rPr>
        <w:fldChar w:fldCharType="end"/>
      </w:r>
      <w:r w:rsidR="005347AE" w:rsidRPr="006C33C2">
        <w:rPr>
          <w:rFonts w:cstheme="minorHAnsi"/>
          <w:sz w:val="24"/>
          <w:szCs w:val="24"/>
        </w:rPr>
        <w:t xml:space="preserve">. </w:t>
      </w:r>
    </w:p>
    <w:p w14:paraId="506975E3" w14:textId="6940FAF6" w:rsidR="005B7349" w:rsidRPr="006C33C2" w:rsidRDefault="00655F9A" w:rsidP="003631F4">
      <w:pPr>
        <w:spacing w:line="360" w:lineRule="auto"/>
        <w:jc w:val="both"/>
        <w:rPr>
          <w:rFonts w:cstheme="minorHAnsi"/>
          <w:sz w:val="24"/>
          <w:szCs w:val="24"/>
        </w:rPr>
      </w:pPr>
      <w:r w:rsidRPr="006C33C2">
        <w:rPr>
          <w:rFonts w:cstheme="minorHAnsi"/>
          <w:sz w:val="24"/>
          <w:szCs w:val="24"/>
        </w:rPr>
        <w:t>Hence i</w:t>
      </w:r>
      <w:r w:rsidR="00BB6FFB" w:rsidRPr="006C33C2">
        <w:rPr>
          <w:rFonts w:cstheme="minorHAnsi"/>
          <w:sz w:val="24"/>
          <w:szCs w:val="24"/>
        </w:rPr>
        <w:t>n the present article, we</w:t>
      </w:r>
      <w:r w:rsidR="00212499" w:rsidRPr="006C33C2">
        <w:rPr>
          <w:rFonts w:cstheme="minorHAnsi"/>
          <w:sz w:val="24"/>
          <w:szCs w:val="24"/>
        </w:rPr>
        <w:t xml:space="preserve"> investigated whether </w:t>
      </w:r>
      <w:r w:rsidR="004421D4" w:rsidRPr="006C33C2">
        <w:rPr>
          <w:rFonts w:cstheme="minorHAnsi"/>
          <w:sz w:val="24"/>
          <w:szCs w:val="24"/>
        </w:rPr>
        <w:t xml:space="preserve">objectively measured </w:t>
      </w:r>
      <w:r w:rsidR="00960EFC" w:rsidRPr="006C33C2">
        <w:rPr>
          <w:rFonts w:cstheme="minorHAnsi"/>
          <w:sz w:val="24"/>
          <w:szCs w:val="24"/>
        </w:rPr>
        <w:t>social isolation</w:t>
      </w:r>
      <w:r w:rsidR="004421D4" w:rsidRPr="006C33C2">
        <w:rPr>
          <w:rFonts w:cstheme="minorHAnsi"/>
          <w:sz w:val="24"/>
          <w:szCs w:val="24"/>
        </w:rPr>
        <w:t xml:space="preserve"> </w:t>
      </w:r>
      <w:r w:rsidR="00212499" w:rsidRPr="006C33C2">
        <w:rPr>
          <w:rFonts w:cstheme="minorHAnsi"/>
          <w:sz w:val="24"/>
          <w:szCs w:val="24"/>
        </w:rPr>
        <w:t xml:space="preserve">in a cohort of </w:t>
      </w:r>
      <w:r w:rsidR="00F7446A" w:rsidRPr="006C33C2">
        <w:rPr>
          <w:rFonts w:cstheme="minorHAnsi"/>
          <w:sz w:val="24"/>
          <w:szCs w:val="24"/>
        </w:rPr>
        <w:t xml:space="preserve">well </w:t>
      </w:r>
      <w:proofErr w:type="spellStart"/>
      <w:r w:rsidR="00F7446A" w:rsidRPr="006C33C2">
        <w:rPr>
          <w:rFonts w:cstheme="minorHAnsi"/>
          <w:sz w:val="24"/>
          <w:szCs w:val="24"/>
        </w:rPr>
        <w:t>phenotyped</w:t>
      </w:r>
      <w:proofErr w:type="spellEnd"/>
      <w:r w:rsidR="00F7446A" w:rsidRPr="006C33C2">
        <w:rPr>
          <w:rFonts w:cstheme="minorHAnsi"/>
          <w:sz w:val="24"/>
          <w:szCs w:val="24"/>
        </w:rPr>
        <w:t xml:space="preserve"> </w:t>
      </w:r>
      <w:r w:rsidR="00212499" w:rsidRPr="006C33C2">
        <w:rPr>
          <w:rFonts w:cstheme="minorHAnsi"/>
          <w:sz w:val="24"/>
          <w:szCs w:val="24"/>
        </w:rPr>
        <w:t xml:space="preserve">community-dwelling older adults in the UK </w:t>
      </w:r>
      <w:r w:rsidR="005C4046" w:rsidRPr="006C33C2">
        <w:rPr>
          <w:rFonts w:cstheme="minorHAnsi"/>
          <w:sz w:val="24"/>
          <w:szCs w:val="24"/>
        </w:rPr>
        <w:t>wa</w:t>
      </w:r>
      <w:r w:rsidR="00960EFC" w:rsidRPr="006C33C2">
        <w:rPr>
          <w:rFonts w:cstheme="minorHAnsi"/>
          <w:sz w:val="24"/>
          <w:szCs w:val="24"/>
        </w:rPr>
        <w:t xml:space="preserve">s </w:t>
      </w:r>
      <w:r w:rsidR="005A5F25" w:rsidRPr="006C33C2">
        <w:rPr>
          <w:rFonts w:cstheme="minorHAnsi"/>
          <w:sz w:val="24"/>
          <w:szCs w:val="24"/>
        </w:rPr>
        <w:t xml:space="preserve">cross-sectionally </w:t>
      </w:r>
      <w:r w:rsidR="00F23C66" w:rsidRPr="006C33C2">
        <w:rPr>
          <w:rFonts w:cstheme="minorHAnsi"/>
          <w:sz w:val="24"/>
          <w:szCs w:val="24"/>
        </w:rPr>
        <w:t xml:space="preserve">associated </w:t>
      </w:r>
      <w:r w:rsidR="00960EFC" w:rsidRPr="006C33C2">
        <w:rPr>
          <w:rFonts w:cstheme="minorHAnsi"/>
          <w:sz w:val="24"/>
          <w:szCs w:val="24"/>
        </w:rPr>
        <w:t>with</w:t>
      </w:r>
      <w:r w:rsidR="005A5F25" w:rsidRPr="006C33C2">
        <w:rPr>
          <w:rFonts w:cstheme="minorHAnsi"/>
          <w:sz w:val="24"/>
          <w:szCs w:val="24"/>
        </w:rPr>
        <w:t xml:space="preserve"> lifestyle,</w:t>
      </w:r>
      <w:r w:rsidR="00960EFC" w:rsidRPr="006C33C2">
        <w:rPr>
          <w:rFonts w:cstheme="minorHAnsi"/>
          <w:sz w:val="24"/>
          <w:szCs w:val="24"/>
        </w:rPr>
        <w:t xml:space="preserve"> </w:t>
      </w:r>
      <w:r w:rsidR="002E72A9" w:rsidRPr="006C33C2">
        <w:rPr>
          <w:rFonts w:cstheme="minorHAnsi"/>
          <w:sz w:val="24"/>
          <w:szCs w:val="24"/>
        </w:rPr>
        <w:t xml:space="preserve">bone </w:t>
      </w:r>
      <w:r w:rsidR="00F0558D" w:rsidRPr="006C33C2">
        <w:rPr>
          <w:rFonts w:cstheme="minorHAnsi"/>
          <w:sz w:val="24"/>
          <w:szCs w:val="24"/>
        </w:rPr>
        <w:t xml:space="preserve">mineral </w:t>
      </w:r>
      <w:r w:rsidR="002E72A9" w:rsidRPr="006C33C2">
        <w:rPr>
          <w:rFonts w:cstheme="minorHAnsi"/>
          <w:sz w:val="24"/>
          <w:szCs w:val="24"/>
        </w:rPr>
        <w:t>density</w:t>
      </w:r>
      <w:r w:rsidR="00DD413A" w:rsidRPr="006C33C2">
        <w:rPr>
          <w:rFonts w:cstheme="minorHAnsi"/>
          <w:sz w:val="24"/>
          <w:szCs w:val="24"/>
        </w:rPr>
        <w:t xml:space="preserve"> (BMD)</w:t>
      </w:r>
      <w:r w:rsidR="002E72A9" w:rsidRPr="006C33C2">
        <w:rPr>
          <w:rFonts w:cstheme="minorHAnsi"/>
          <w:sz w:val="24"/>
          <w:szCs w:val="24"/>
        </w:rPr>
        <w:t xml:space="preserve"> </w:t>
      </w:r>
      <w:r w:rsidR="005A5F25" w:rsidRPr="006C33C2">
        <w:rPr>
          <w:rFonts w:cstheme="minorHAnsi"/>
          <w:sz w:val="24"/>
          <w:szCs w:val="24"/>
        </w:rPr>
        <w:t xml:space="preserve">or </w:t>
      </w:r>
      <w:r w:rsidR="00960EFC" w:rsidRPr="006C33C2">
        <w:rPr>
          <w:rFonts w:cstheme="minorHAnsi"/>
          <w:sz w:val="24"/>
          <w:szCs w:val="24"/>
        </w:rPr>
        <w:t xml:space="preserve">physical </w:t>
      </w:r>
      <w:r w:rsidR="00AA003C" w:rsidRPr="006C33C2">
        <w:rPr>
          <w:rFonts w:cstheme="minorHAnsi"/>
          <w:sz w:val="24"/>
          <w:szCs w:val="24"/>
        </w:rPr>
        <w:t>capability</w:t>
      </w:r>
      <w:r w:rsidR="000641B4" w:rsidRPr="006C33C2">
        <w:rPr>
          <w:rFonts w:cstheme="minorHAnsi"/>
          <w:sz w:val="24"/>
          <w:szCs w:val="24"/>
        </w:rPr>
        <w:t>,</w:t>
      </w:r>
      <w:r w:rsidR="007D67DA" w:rsidRPr="006C33C2">
        <w:rPr>
          <w:rFonts w:cstheme="minorHAnsi"/>
          <w:sz w:val="24"/>
          <w:szCs w:val="24"/>
        </w:rPr>
        <w:t xml:space="preserve"> </w:t>
      </w:r>
      <w:r w:rsidRPr="006C33C2">
        <w:rPr>
          <w:rFonts w:cstheme="minorHAnsi"/>
          <w:sz w:val="24"/>
          <w:szCs w:val="24"/>
        </w:rPr>
        <w:t xml:space="preserve">considering whether </w:t>
      </w:r>
      <w:r w:rsidR="00E117B0" w:rsidRPr="006C33C2">
        <w:rPr>
          <w:rFonts w:cstheme="minorHAnsi"/>
          <w:sz w:val="24"/>
          <w:szCs w:val="24"/>
        </w:rPr>
        <w:t xml:space="preserve">any </w:t>
      </w:r>
      <w:r w:rsidRPr="006C33C2">
        <w:rPr>
          <w:rFonts w:cstheme="minorHAnsi"/>
          <w:sz w:val="24"/>
          <w:szCs w:val="24"/>
        </w:rPr>
        <w:t xml:space="preserve">associations </w:t>
      </w:r>
      <w:r w:rsidR="00B35FF3" w:rsidRPr="006C33C2">
        <w:rPr>
          <w:rFonts w:cstheme="minorHAnsi"/>
          <w:sz w:val="24"/>
          <w:szCs w:val="24"/>
        </w:rPr>
        <w:t xml:space="preserve">observed </w:t>
      </w:r>
      <w:r w:rsidR="00846CC9" w:rsidRPr="006C33C2">
        <w:rPr>
          <w:rFonts w:cstheme="minorHAnsi"/>
          <w:sz w:val="24"/>
          <w:szCs w:val="24"/>
        </w:rPr>
        <w:t xml:space="preserve">could </w:t>
      </w:r>
      <w:r w:rsidR="00B35FF3" w:rsidRPr="006C33C2">
        <w:rPr>
          <w:rFonts w:cstheme="minorHAnsi"/>
          <w:sz w:val="24"/>
          <w:szCs w:val="24"/>
        </w:rPr>
        <w:t>be</w:t>
      </w:r>
      <w:r w:rsidR="00846CC9" w:rsidRPr="006C33C2">
        <w:rPr>
          <w:rFonts w:cstheme="minorHAnsi"/>
          <w:sz w:val="24"/>
          <w:szCs w:val="24"/>
        </w:rPr>
        <w:t xml:space="preserve"> ascribed to</w:t>
      </w:r>
      <w:r w:rsidRPr="006C33C2">
        <w:rPr>
          <w:rFonts w:cstheme="minorHAnsi"/>
          <w:sz w:val="24"/>
          <w:szCs w:val="24"/>
        </w:rPr>
        <w:t xml:space="preserve"> increased </w:t>
      </w:r>
      <w:r w:rsidR="000641B4" w:rsidRPr="006C33C2">
        <w:rPr>
          <w:rFonts w:cstheme="minorHAnsi"/>
          <w:sz w:val="24"/>
          <w:szCs w:val="24"/>
        </w:rPr>
        <w:t>depressive and anxiety symptoms</w:t>
      </w:r>
      <w:r w:rsidRPr="006C33C2">
        <w:rPr>
          <w:rFonts w:cstheme="minorHAnsi"/>
          <w:sz w:val="24"/>
          <w:szCs w:val="24"/>
        </w:rPr>
        <w:t xml:space="preserve"> in isolated individuals</w:t>
      </w:r>
      <w:r w:rsidR="005A5F25" w:rsidRPr="006C33C2">
        <w:rPr>
          <w:rFonts w:cstheme="minorHAnsi"/>
          <w:sz w:val="24"/>
          <w:szCs w:val="24"/>
        </w:rPr>
        <w:t>.</w:t>
      </w:r>
      <w:r w:rsidR="00A010CD" w:rsidRPr="006C33C2">
        <w:rPr>
          <w:rFonts w:cstheme="minorHAnsi"/>
          <w:sz w:val="24"/>
          <w:szCs w:val="24"/>
        </w:rPr>
        <w:t xml:space="preserve"> </w:t>
      </w:r>
      <w:r w:rsidR="005A5F25" w:rsidRPr="006C33C2">
        <w:rPr>
          <w:rFonts w:cstheme="minorHAnsi"/>
          <w:sz w:val="24"/>
          <w:szCs w:val="24"/>
        </w:rPr>
        <w:t xml:space="preserve">Furthermore, we performed a longitudinal analysis to consider whether social isolation led to </w:t>
      </w:r>
      <w:r w:rsidR="00425399" w:rsidRPr="006C33C2">
        <w:rPr>
          <w:rFonts w:cstheme="minorHAnsi"/>
          <w:sz w:val="24"/>
          <w:szCs w:val="24"/>
        </w:rPr>
        <w:t>worse bone health, or altered physical capability</w:t>
      </w:r>
      <w:r w:rsidR="003F06C9" w:rsidRPr="006C33C2">
        <w:rPr>
          <w:rFonts w:cstheme="minorHAnsi"/>
          <w:sz w:val="24"/>
          <w:szCs w:val="24"/>
        </w:rPr>
        <w:t>, a mean of 6</w:t>
      </w:r>
      <w:r w:rsidR="005A5F25" w:rsidRPr="006C33C2">
        <w:rPr>
          <w:rFonts w:cstheme="minorHAnsi"/>
          <w:sz w:val="24"/>
          <w:szCs w:val="24"/>
        </w:rPr>
        <w:t xml:space="preserve"> years later.</w:t>
      </w:r>
      <w:r w:rsidR="00F7446A" w:rsidRPr="006C33C2">
        <w:rPr>
          <w:rFonts w:cstheme="minorHAnsi"/>
          <w:sz w:val="24"/>
          <w:szCs w:val="24"/>
        </w:rPr>
        <w:t xml:space="preserve"> </w:t>
      </w:r>
    </w:p>
    <w:p w14:paraId="3BA89412" w14:textId="4C490D8E" w:rsidR="00B254ED" w:rsidRPr="006C33C2" w:rsidRDefault="00B254ED" w:rsidP="00CD0CEE">
      <w:pPr>
        <w:keepNext/>
        <w:spacing w:line="360" w:lineRule="auto"/>
        <w:jc w:val="both"/>
        <w:rPr>
          <w:rFonts w:cstheme="minorHAnsi"/>
          <w:b/>
          <w:sz w:val="24"/>
          <w:szCs w:val="24"/>
        </w:rPr>
      </w:pPr>
      <w:r w:rsidRPr="006C33C2">
        <w:rPr>
          <w:rFonts w:cstheme="minorHAnsi"/>
          <w:b/>
          <w:sz w:val="24"/>
          <w:szCs w:val="24"/>
        </w:rPr>
        <w:t>Methods</w:t>
      </w:r>
    </w:p>
    <w:p w14:paraId="3363CFF9" w14:textId="731843B3" w:rsidR="00BA241C" w:rsidRPr="006C33C2" w:rsidRDefault="00E71754" w:rsidP="006A402B">
      <w:pPr>
        <w:spacing w:line="360" w:lineRule="auto"/>
        <w:jc w:val="both"/>
        <w:rPr>
          <w:rFonts w:cstheme="minorHAnsi"/>
          <w:sz w:val="24"/>
          <w:szCs w:val="24"/>
        </w:rPr>
      </w:pPr>
      <w:r w:rsidRPr="006C33C2">
        <w:rPr>
          <w:rFonts w:cstheme="minorHAnsi"/>
          <w:sz w:val="24"/>
          <w:szCs w:val="24"/>
        </w:rPr>
        <w:t xml:space="preserve">The Hertfordshire Cohort </w:t>
      </w:r>
      <w:r w:rsidR="00BE10BD" w:rsidRPr="006C33C2">
        <w:rPr>
          <w:rFonts w:cstheme="minorHAnsi"/>
          <w:sz w:val="24"/>
          <w:szCs w:val="24"/>
        </w:rPr>
        <w:t xml:space="preserve">Study (HCS) </w:t>
      </w:r>
      <w:r w:rsidRPr="006C33C2">
        <w:rPr>
          <w:rFonts w:cstheme="minorHAnsi"/>
          <w:sz w:val="24"/>
          <w:szCs w:val="24"/>
        </w:rPr>
        <w:t xml:space="preserve">is </w:t>
      </w:r>
      <w:r w:rsidR="00EF0E85" w:rsidRPr="006C33C2">
        <w:rPr>
          <w:rFonts w:cstheme="minorHAnsi"/>
          <w:sz w:val="24"/>
          <w:szCs w:val="24"/>
        </w:rPr>
        <w:t>a population-based sample of men and women born between 1931-9 in Hertfordshire and originally recruited in order to study the relationship between growth in infancy and the subsequent risk of adult diseases</w:t>
      </w:r>
      <w:r w:rsidR="0019631A" w:rsidRPr="006C33C2">
        <w:rPr>
          <w:rFonts w:cstheme="minorHAnsi"/>
          <w:sz w:val="24"/>
          <w:szCs w:val="24"/>
        </w:rPr>
        <w:t xml:space="preserve"> </w:t>
      </w:r>
      <w:r w:rsidR="00AA471F" w:rsidRPr="006C33C2">
        <w:rPr>
          <w:rFonts w:cstheme="minorHAnsi"/>
          <w:sz w:val="24"/>
          <w:szCs w:val="24"/>
        </w:rPr>
        <w:fldChar w:fldCharType="begin">
          <w:fldData xml:space="preserve">PEVuZE5vdGU+PENpdGU+PEF1dGhvcj5TeWRkYWxsPC9BdXRob3I+PFllYXI+MjAwNTwvWWVhcj48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TeWRkYWxsPC9BdXRob3I+PFllYXI+MjAwNTwvWWVhcj48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19,20]</w:t>
      </w:r>
      <w:r w:rsidR="00AA471F" w:rsidRPr="006C33C2">
        <w:rPr>
          <w:rFonts w:cstheme="minorHAnsi"/>
          <w:sz w:val="24"/>
          <w:szCs w:val="24"/>
        </w:rPr>
        <w:fldChar w:fldCharType="end"/>
      </w:r>
      <w:r w:rsidR="00EF0E85" w:rsidRPr="006C33C2">
        <w:rPr>
          <w:rFonts w:cstheme="minorHAnsi"/>
          <w:sz w:val="24"/>
          <w:szCs w:val="24"/>
        </w:rPr>
        <w:t xml:space="preserve">. </w:t>
      </w:r>
      <w:r w:rsidR="002E72A9" w:rsidRPr="006C33C2">
        <w:rPr>
          <w:rFonts w:cstheme="minorHAnsi"/>
          <w:sz w:val="24"/>
          <w:szCs w:val="24"/>
        </w:rPr>
        <w:t>Participants have been seen at several time points; Figure 1 shows the information collected at each time point, and the number of participants</w:t>
      </w:r>
      <w:r w:rsidR="00BA241C" w:rsidRPr="006C33C2">
        <w:rPr>
          <w:rFonts w:cstheme="minorHAnsi"/>
          <w:sz w:val="24"/>
          <w:szCs w:val="24"/>
        </w:rPr>
        <w:t xml:space="preserve">. </w:t>
      </w:r>
    </w:p>
    <w:p w14:paraId="2299306E" w14:textId="76450865" w:rsidR="00E97132" w:rsidRPr="006C33C2" w:rsidRDefault="00E97132" w:rsidP="00E97132">
      <w:pPr>
        <w:keepNext/>
        <w:spacing w:line="360" w:lineRule="auto"/>
        <w:jc w:val="both"/>
        <w:rPr>
          <w:rFonts w:cstheme="minorHAnsi"/>
          <w:sz w:val="24"/>
          <w:szCs w:val="24"/>
        </w:rPr>
      </w:pPr>
      <w:r w:rsidRPr="006C33C2">
        <w:rPr>
          <w:rFonts w:cstheme="minorHAnsi"/>
          <w:b/>
          <w:sz w:val="24"/>
          <w:szCs w:val="24"/>
        </w:rPr>
        <w:t>Figure 1</w:t>
      </w:r>
      <w:r w:rsidRPr="006C33C2">
        <w:rPr>
          <w:rFonts w:cstheme="minorHAnsi"/>
          <w:sz w:val="24"/>
          <w:szCs w:val="24"/>
        </w:rPr>
        <w:t>.</w:t>
      </w:r>
      <w:r w:rsidRPr="006C33C2">
        <w:rPr>
          <w:rFonts w:cstheme="minorHAnsi"/>
          <w:sz w:val="24"/>
          <w:szCs w:val="24"/>
        </w:rPr>
        <w:tab/>
        <w:t>Study flowchart and timeline.</w:t>
      </w:r>
    </w:p>
    <w:p w14:paraId="362FBB88" w14:textId="335D379B" w:rsidR="00334925" w:rsidRPr="006C33C2" w:rsidRDefault="00EF45D7" w:rsidP="00334925">
      <w:pPr>
        <w:spacing w:line="360" w:lineRule="auto"/>
        <w:jc w:val="center"/>
        <w:rPr>
          <w:rFonts w:cstheme="minorHAnsi"/>
          <w:sz w:val="24"/>
          <w:szCs w:val="24"/>
        </w:rPr>
      </w:pPr>
      <w:r>
        <w:rPr>
          <w:rFonts w:cstheme="minorHAnsi"/>
          <w:sz w:val="24"/>
          <w:szCs w:val="24"/>
        </w:rPr>
        <w:pict w14:anchorId="01C709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6pt;height:253.8pt">
            <v:imagedata r:id="rId7" o:title="Figure 1" cropleft="12846f" cropright="16112f"/>
          </v:shape>
        </w:pict>
      </w:r>
    </w:p>
    <w:p w14:paraId="49E218A5" w14:textId="763D777F" w:rsidR="005778A7" w:rsidRPr="006C33C2" w:rsidRDefault="003F06C9" w:rsidP="003631F4">
      <w:pPr>
        <w:spacing w:line="360" w:lineRule="auto"/>
        <w:jc w:val="both"/>
        <w:rPr>
          <w:rFonts w:cstheme="minorHAnsi"/>
          <w:sz w:val="24"/>
          <w:szCs w:val="24"/>
        </w:rPr>
      </w:pPr>
      <w:r w:rsidRPr="006C33C2">
        <w:rPr>
          <w:rFonts w:cstheme="minorHAnsi"/>
          <w:sz w:val="24"/>
          <w:szCs w:val="24"/>
        </w:rPr>
        <w:lastRenderedPageBreak/>
        <w:t xml:space="preserve">The Hertfordshire Cohort Study was established </w:t>
      </w:r>
      <w:r w:rsidR="00227E08" w:rsidRPr="006C33C2">
        <w:rPr>
          <w:rFonts w:cstheme="minorHAnsi"/>
          <w:sz w:val="24"/>
          <w:szCs w:val="24"/>
        </w:rPr>
        <w:t>in 1998</w:t>
      </w:r>
      <w:r w:rsidR="00F85EB7" w:rsidRPr="006C33C2">
        <w:rPr>
          <w:rFonts w:cstheme="minorHAnsi"/>
          <w:sz w:val="24"/>
          <w:szCs w:val="24"/>
        </w:rPr>
        <w:t xml:space="preserve"> </w:t>
      </w:r>
      <w:r w:rsidR="00755BE0" w:rsidRPr="006C33C2">
        <w:rPr>
          <w:rFonts w:cstheme="minorHAnsi"/>
          <w:sz w:val="24"/>
          <w:szCs w:val="24"/>
        </w:rPr>
        <w:fldChar w:fldCharType="begin">
          <w:fldData xml:space="preserve">PEVuZE5vdGU+PENpdGU+PEF1dGhvcj5TeWRkYWxsPC9BdXRob3I+PFllYXI+MjAwNTwvWWVhcj48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TeWRkYWxsPC9BdXRob3I+PFllYXI+MjAwNTwvWWVhcj48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755BE0" w:rsidRPr="006C33C2">
        <w:rPr>
          <w:rFonts w:cstheme="minorHAnsi"/>
          <w:sz w:val="24"/>
          <w:szCs w:val="24"/>
        </w:rPr>
      </w:r>
      <w:r w:rsidR="00755BE0" w:rsidRPr="006C33C2">
        <w:rPr>
          <w:rFonts w:cstheme="minorHAnsi"/>
          <w:sz w:val="24"/>
          <w:szCs w:val="24"/>
        </w:rPr>
        <w:fldChar w:fldCharType="separate"/>
      </w:r>
      <w:r w:rsidR="00A12E90" w:rsidRPr="006C33C2">
        <w:rPr>
          <w:rFonts w:cstheme="minorHAnsi"/>
          <w:noProof/>
          <w:sz w:val="24"/>
          <w:szCs w:val="24"/>
        </w:rPr>
        <w:t>[19,20]</w:t>
      </w:r>
      <w:r w:rsidR="00755BE0" w:rsidRPr="006C33C2">
        <w:rPr>
          <w:rFonts w:cstheme="minorHAnsi"/>
          <w:sz w:val="24"/>
          <w:szCs w:val="24"/>
        </w:rPr>
        <w:fldChar w:fldCharType="end"/>
      </w:r>
      <w:r w:rsidR="00227E08" w:rsidRPr="006C33C2">
        <w:rPr>
          <w:rFonts w:cstheme="minorHAnsi"/>
          <w:sz w:val="24"/>
          <w:szCs w:val="24"/>
        </w:rPr>
        <w:t xml:space="preserve">. </w:t>
      </w:r>
      <w:r w:rsidR="00EF0E85" w:rsidRPr="006C33C2">
        <w:rPr>
          <w:rFonts w:cstheme="minorHAnsi"/>
          <w:sz w:val="24"/>
          <w:szCs w:val="24"/>
        </w:rPr>
        <w:t xml:space="preserve">In 2011, having provided written informed consent, </w:t>
      </w:r>
      <w:r w:rsidR="007D2C0B" w:rsidRPr="006C33C2">
        <w:rPr>
          <w:rFonts w:cstheme="minorHAnsi"/>
          <w:sz w:val="24"/>
          <w:szCs w:val="24"/>
        </w:rPr>
        <w:t>443 HCS part</w:t>
      </w:r>
      <w:r w:rsidR="00E27EBA" w:rsidRPr="006C33C2">
        <w:rPr>
          <w:rFonts w:cstheme="minorHAnsi"/>
          <w:sz w:val="24"/>
          <w:szCs w:val="24"/>
        </w:rPr>
        <w:t>icipants (222 men and 221 women</w:t>
      </w:r>
      <w:r w:rsidR="007D2C0B" w:rsidRPr="006C33C2">
        <w:rPr>
          <w:rFonts w:cstheme="minorHAnsi"/>
          <w:sz w:val="24"/>
          <w:szCs w:val="24"/>
        </w:rPr>
        <w:t>)</w:t>
      </w:r>
      <w:r w:rsidR="00EF0E85" w:rsidRPr="006C33C2">
        <w:rPr>
          <w:rFonts w:cstheme="minorHAnsi"/>
          <w:sz w:val="24"/>
          <w:szCs w:val="24"/>
        </w:rPr>
        <w:t xml:space="preserve"> </w:t>
      </w:r>
      <w:r w:rsidR="00776A92" w:rsidRPr="006C33C2">
        <w:rPr>
          <w:rFonts w:cstheme="minorHAnsi"/>
          <w:sz w:val="24"/>
          <w:szCs w:val="24"/>
        </w:rPr>
        <w:t xml:space="preserve">who had formed part of the initial cohort and who were selected based on geographic location (East Hertfordshire) only </w:t>
      </w:r>
      <w:r w:rsidR="00EF0E85" w:rsidRPr="006C33C2">
        <w:rPr>
          <w:rFonts w:cstheme="minorHAnsi"/>
          <w:sz w:val="24"/>
          <w:szCs w:val="24"/>
        </w:rPr>
        <w:t xml:space="preserve">were visited at home by a trained fieldworker, </w:t>
      </w:r>
      <w:r w:rsidR="00D17B31" w:rsidRPr="006C33C2">
        <w:rPr>
          <w:rFonts w:cstheme="minorHAnsi"/>
          <w:sz w:val="24"/>
          <w:szCs w:val="24"/>
        </w:rPr>
        <w:t>when a questionnaire was completed.</w:t>
      </w:r>
      <w:r w:rsidR="001A7292" w:rsidRPr="006C33C2">
        <w:rPr>
          <w:rFonts w:cstheme="minorHAnsi"/>
          <w:sz w:val="24"/>
          <w:szCs w:val="24"/>
        </w:rPr>
        <w:t xml:space="preserve"> </w:t>
      </w:r>
      <w:r w:rsidR="005778A7" w:rsidRPr="006C33C2">
        <w:rPr>
          <w:rFonts w:cstheme="minorHAnsi"/>
          <w:sz w:val="24"/>
          <w:szCs w:val="24"/>
        </w:rPr>
        <w:t xml:space="preserve">The visits also included measurements of height and weight to calculate body mass index (BMI) and the performance of a number of physical </w:t>
      </w:r>
      <w:r w:rsidR="00AA003C" w:rsidRPr="006C33C2">
        <w:rPr>
          <w:rFonts w:cstheme="minorHAnsi"/>
          <w:sz w:val="24"/>
          <w:szCs w:val="24"/>
        </w:rPr>
        <w:t xml:space="preserve">capability </w:t>
      </w:r>
      <w:r w:rsidR="005778A7" w:rsidRPr="006C33C2">
        <w:rPr>
          <w:rFonts w:cstheme="minorHAnsi"/>
          <w:sz w:val="24"/>
          <w:szCs w:val="24"/>
        </w:rPr>
        <w:t>tests.</w:t>
      </w:r>
      <w:r w:rsidR="00373783" w:rsidRPr="006C33C2">
        <w:rPr>
          <w:rFonts w:cstheme="minorHAnsi"/>
          <w:sz w:val="24"/>
          <w:szCs w:val="24"/>
        </w:rPr>
        <w:t xml:space="preserve"> A previous diagnosis of depression was self-reported</w:t>
      </w:r>
      <w:r w:rsidR="00851DC0" w:rsidRPr="006C33C2">
        <w:rPr>
          <w:rFonts w:cstheme="minorHAnsi"/>
          <w:sz w:val="24"/>
          <w:szCs w:val="24"/>
        </w:rPr>
        <w:t>,</w:t>
      </w:r>
      <w:r w:rsidR="00373783" w:rsidRPr="006C33C2">
        <w:rPr>
          <w:rFonts w:cstheme="minorHAnsi"/>
          <w:sz w:val="24"/>
          <w:szCs w:val="24"/>
        </w:rPr>
        <w:t xml:space="preserve"> </w:t>
      </w:r>
      <w:r w:rsidR="00851DC0" w:rsidRPr="006C33C2">
        <w:rPr>
          <w:rFonts w:cstheme="minorHAnsi"/>
          <w:sz w:val="24"/>
          <w:szCs w:val="24"/>
        </w:rPr>
        <w:t>both at baseline and follow-up,</w:t>
      </w:r>
      <w:r w:rsidR="00B3278C" w:rsidRPr="006C33C2">
        <w:rPr>
          <w:rFonts w:cstheme="minorHAnsi"/>
          <w:sz w:val="24"/>
          <w:szCs w:val="24"/>
        </w:rPr>
        <w:t xml:space="preserve"> </w:t>
      </w:r>
      <w:r w:rsidR="00373783" w:rsidRPr="006C33C2">
        <w:rPr>
          <w:rFonts w:cstheme="minorHAnsi"/>
          <w:sz w:val="24"/>
          <w:szCs w:val="24"/>
        </w:rPr>
        <w:t xml:space="preserve">and assessed asking the question: ‘Have you been told by a doctor that you have any of the following conditions?’, with depression being one of the </w:t>
      </w:r>
      <w:r w:rsidR="00A20FB5" w:rsidRPr="006C33C2">
        <w:rPr>
          <w:rFonts w:cstheme="minorHAnsi"/>
          <w:sz w:val="24"/>
          <w:szCs w:val="24"/>
        </w:rPr>
        <w:t>conditions</w:t>
      </w:r>
      <w:r w:rsidR="00373783" w:rsidRPr="006C33C2">
        <w:rPr>
          <w:rFonts w:cstheme="minorHAnsi"/>
          <w:sz w:val="24"/>
          <w:szCs w:val="24"/>
        </w:rPr>
        <w:t xml:space="preserve"> recorded.</w:t>
      </w:r>
      <w:r w:rsidR="009A6ACD" w:rsidRPr="006C33C2">
        <w:rPr>
          <w:rFonts w:cstheme="minorHAnsi"/>
          <w:sz w:val="24"/>
          <w:szCs w:val="24"/>
        </w:rPr>
        <w:t xml:space="preserve"> Participants were also invited to attend a research clinic where BMD </w:t>
      </w:r>
      <w:r w:rsidR="00772484" w:rsidRPr="006C33C2">
        <w:rPr>
          <w:rFonts w:cstheme="minorHAnsi"/>
          <w:sz w:val="24"/>
          <w:szCs w:val="24"/>
        </w:rPr>
        <w:t>was</w:t>
      </w:r>
      <w:r w:rsidR="009A6ACD" w:rsidRPr="006C33C2">
        <w:rPr>
          <w:rFonts w:cstheme="minorHAnsi"/>
          <w:sz w:val="24"/>
          <w:szCs w:val="24"/>
        </w:rPr>
        <w:t xml:space="preserve"> assessed</w:t>
      </w:r>
      <w:r w:rsidR="00EE39CD" w:rsidRPr="006C33C2">
        <w:rPr>
          <w:rFonts w:cstheme="minorHAnsi"/>
          <w:sz w:val="24"/>
          <w:szCs w:val="24"/>
        </w:rPr>
        <w:t xml:space="preserve"> using a dual X-ray absorptiometry (DXA) scan</w:t>
      </w:r>
      <w:r w:rsidR="009A6ACD" w:rsidRPr="006C33C2">
        <w:rPr>
          <w:rFonts w:cstheme="minorHAnsi"/>
          <w:sz w:val="24"/>
          <w:szCs w:val="24"/>
        </w:rPr>
        <w:t>.</w:t>
      </w:r>
      <w:r w:rsidR="00B86337" w:rsidRPr="006C33C2">
        <w:rPr>
          <w:rFonts w:cstheme="minorHAnsi"/>
          <w:sz w:val="24"/>
          <w:szCs w:val="24"/>
        </w:rPr>
        <w:t xml:space="preserve"> In 2017, </w:t>
      </w:r>
      <w:r w:rsidR="00571568" w:rsidRPr="006C33C2">
        <w:rPr>
          <w:rFonts w:cstheme="minorHAnsi"/>
          <w:sz w:val="24"/>
          <w:szCs w:val="24"/>
        </w:rPr>
        <w:t xml:space="preserve">215 </w:t>
      </w:r>
      <w:r w:rsidR="00B86337" w:rsidRPr="006C33C2">
        <w:rPr>
          <w:rFonts w:cstheme="minorHAnsi"/>
          <w:sz w:val="24"/>
          <w:szCs w:val="24"/>
        </w:rPr>
        <w:t>participants (</w:t>
      </w:r>
      <w:r w:rsidR="00571568" w:rsidRPr="006C33C2">
        <w:rPr>
          <w:rFonts w:cstheme="minorHAnsi"/>
          <w:sz w:val="24"/>
          <w:szCs w:val="24"/>
        </w:rPr>
        <w:t xml:space="preserve">112 </w:t>
      </w:r>
      <w:r w:rsidR="00B86337" w:rsidRPr="006C33C2">
        <w:rPr>
          <w:rFonts w:cstheme="minorHAnsi"/>
          <w:sz w:val="24"/>
          <w:szCs w:val="24"/>
        </w:rPr>
        <w:t xml:space="preserve">men and </w:t>
      </w:r>
      <w:r w:rsidR="00571568" w:rsidRPr="006C33C2">
        <w:rPr>
          <w:rFonts w:cstheme="minorHAnsi"/>
          <w:sz w:val="24"/>
          <w:szCs w:val="24"/>
        </w:rPr>
        <w:t xml:space="preserve">103 </w:t>
      </w:r>
      <w:r w:rsidR="00B86337" w:rsidRPr="006C33C2">
        <w:rPr>
          <w:rFonts w:cstheme="minorHAnsi"/>
          <w:sz w:val="24"/>
          <w:szCs w:val="24"/>
        </w:rPr>
        <w:t xml:space="preserve">women) of this original group </w:t>
      </w:r>
      <w:r w:rsidR="00776A92" w:rsidRPr="006C33C2">
        <w:rPr>
          <w:rFonts w:cstheme="minorHAnsi"/>
          <w:sz w:val="24"/>
          <w:szCs w:val="24"/>
        </w:rPr>
        <w:t xml:space="preserve">were invited to participate in a follow-up study and </w:t>
      </w:r>
      <w:r w:rsidR="00B86337" w:rsidRPr="006C33C2">
        <w:rPr>
          <w:rFonts w:cstheme="minorHAnsi"/>
          <w:sz w:val="24"/>
          <w:szCs w:val="24"/>
        </w:rPr>
        <w:t>re</w:t>
      </w:r>
      <w:r w:rsidR="00311E4E" w:rsidRPr="006C33C2">
        <w:rPr>
          <w:rFonts w:cstheme="minorHAnsi"/>
          <w:sz w:val="24"/>
          <w:szCs w:val="24"/>
        </w:rPr>
        <w:t>-</w:t>
      </w:r>
      <w:r w:rsidR="00B86337" w:rsidRPr="006C33C2">
        <w:rPr>
          <w:rFonts w:cstheme="minorHAnsi"/>
          <w:sz w:val="24"/>
          <w:szCs w:val="24"/>
        </w:rPr>
        <w:t xml:space="preserve">attended for a further DXA scan and physical </w:t>
      </w:r>
      <w:r w:rsidR="00AA003C" w:rsidRPr="006C33C2">
        <w:rPr>
          <w:rFonts w:cstheme="minorHAnsi"/>
          <w:sz w:val="24"/>
          <w:szCs w:val="24"/>
        </w:rPr>
        <w:t xml:space="preserve">capability </w:t>
      </w:r>
      <w:r w:rsidR="00B86337" w:rsidRPr="006C33C2">
        <w:rPr>
          <w:rFonts w:cstheme="minorHAnsi"/>
          <w:sz w:val="24"/>
          <w:szCs w:val="24"/>
        </w:rPr>
        <w:t>tests.</w:t>
      </w:r>
      <w:r w:rsidR="00851DC0" w:rsidRPr="006C33C2">
        <w:rPr>
          <w:rFonts w:cstheme="minorHAnsi"/>
          <w:sz w:val="24"/>
          <w:szCs w:val="24"/>
        </w:rPr>
        <w:t xml:space="preserve"> </w:t>
      </w:r>
    </w:p>
    <w:p w14:paraId="189037E8" w14:textId="6BAB6218" w:rsidR="00B92D9A" w:rsidRPr="006C33C2" w:rsidRDefault="00B92D9A" w:rsidP="00B92D9A">
      <w:pPr>
        <w:keepNext/>
        <w:spacing w:line="360" w:lineRule="auto"/>
        <w:jc w:val="both"/>
        <w:rPr>
          <w:rFonts w:cstheme="minorHAnsi"/>
          <w:i/>
          <w:sz w:val="24"/>
          <w:szCs w:val="24"/>
        </w:rPr>
      </w:pPr>
      <w:r w:rsidRPr="006C33C2">
        <w:rPr>
          <w:rFonts w:cstheme="minorHAnsi"/>
          <w:i/>
          <w:sz w:val="24"/>
          <w:szCs w:val="24"/>
        </w:rPr>
        <w:t>Exposure: Social isolation</w:t>
      </w:r>
    </w:p>
    <w:p w14:paraId="212618F6" w14:textId="732CF35B" w:rsidR="00653272" w:rsidRPr="006C33C2" w:rsidRDefault="00B92D9A" w:rsidP="00F07AC9">
      <w:pPr>
        <w:keepNext/>
        <w:spacing w:line="360" w:lineRule="auto"/>
        <w:jc w:val="both"/>
        <w:rPr>
          <w:rFonts w:cstheme="minorHAnsi"/>
          <w:sz w:val="24"/>
          <w:szCs w:val="24"/>
        </w:rPr>
      </w:pPr>
      <w:r w:rsidRPr="006C33C2">
        <w:rPr>
          <w:rFonts w:cstheme="minorHAnsi"/>
          <w:sz w:val="24"/>
          <w:szCs w:val="24"/>
        </w:rPr>
        <w:t xml:space="preserve">Social isolation was assessed using the six-item </w:t>
      </w:r>
      <w:proofErr w:type="spellStart"/>
      <w:r w:rsidRPr="006C33C2">
        <w:rPr>
          <w:rFonts w:cstheme="minorHAnsi"/>
          <w:sz w:val="24"/>
          <w:szCs w:val="24"/>
        </w:rPr>
        <w:t>Lubben</w:t>
      </w:r>
      <w:proofErr w:type="spellEnd"/>
      <w:r w:rsidRPr="006C33C2">
        <w:rPr>
          <w:rFonts w:cstheme="minorHAnsi"/>
          <w:sz w:val="24"/>
          <w:szCs w:val="24"/>
        </w:rPr>
        <w:t xml:space="preserve"> Social Network Scale (LSNS-6) </w:t>
      </w:r>
      <w:r w:rsidRPr="006C33C2">
        <w:rPr>
          <w:rFonts w:cstheme="minorHAnsi"/>
          <w:sz w:val="24"/>
          <w:szCs w:val="24"/>
        </w:rPr>
        <w:fldChar w:fldCharType="begin"/>
      </w:r>
      <w:r w:rsidR="00A12E90" w:rsidRPr="006C33C2">
        <w:rPr>
          <w:rFonts w:cstheme="minorHAnsi"/>
          <w:sz w:val="24"/>
          <w:szCs w:val="24"/>
        </w:rPr>
        <w:instrText xml:space="preserve"> ADDIN EN.CITE &lt;EndNote&gt;&lt;Cite&gt;&lt;Author&gt;Lubben&lt;/Author&gt;&lt;Year&gt;2006&lt;/Year&gt;&lt;RecNum&gt;29&lt;/RecNum&gt;&lt;DisplayText&gt;[21]&lt;/DisplayText&gt;&lt;record&gt;&lt;rec-number&gt;29&lt;/rec-number&gt;&lt;foreign-keys&gt;&lt;key app="EN" db-id="vpap99vr3xrpe8ewrv5v2f0zvvravappvzzz" timestamp="1585052373"&gt;29&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eriodical&gt;&lt;full-title&gt;The Gerontologist&lt;/full-title&gt;&lt;/periodical&gt;&lt;pages&gt;503-513&lt;/pages&gt;&lt;volume&gt;46&lt;/volume&gt;&lt;number&gt;4&lt;/number&gt;&lt;dates&gt;&lt;year&gt;2006&lt;/year&gt;&lt;/dates&gt;&lt;isbn&gt;1758-5341&lt;/isbn&gt;&lt;urls&gt;&lt;related-urls&gt;&lt;url&gt;https://watermark.silverchair.com/503.pdf?token=AQECAHi208BE49Ooan9kkhW_Ercy7Dm3ZL_9Cf3qfKAc485ysgAAAmcwggJjBgkqhkiG9w0BBwagggJUMIICUAIBADCCAkkGCSqGSIb3DQEHATAeBglghkgBZQMEAS4wEQQM4lzvkzlOuY66_kkUAgEQgIICGmPDV5Ee77s7DXsFS1htydIZOx_GSzPmzmhjdI7d_NddTDDA-Ipj2T_0gGZBnWxJWNw1czYcej7snzZYP9da_xMRqcprJ1aC40KxOUsxITq9LhVjkObjfgSquSwc5iQRuQ2UsfhtmLKXDliog-GX4OxyRQShWXs3dYFJsCuoFfGqcWS9AIQQBUhozAAlbREb8I6Ap186-mB1oXTmOJPUA6dLzchqf7Cs5mhvdxmeEu18WKRjTIHl4H-DZQIIOjK6csAtho1PyUMP107cdjaRSkCjbZuZ76TqwQhTGmhsXsR43UymplTlaM_nAXkp_FwL8uU3kILp92l_cMKxOTscyWdBWt_5CoP0yihhp2hOhpnwn2TB-FptGw_sAN4vv-uJB98Gd8LuPCXo5tEwQW3UCiAy_UmMsvnsbHnpXHWws7zjiaV4BAAGZVXgfvp-VTTYGgGOjYPGtok_RiDxkAbx5nKKn2cHGbirvtzqjum5HDfOZBwOkALU-oz3coBV5H4mBgGOIlnGbGeWndTugV7OaNyBMgAdvIDYMq5AJzTcrH27zYjIJNYFPpFRCukp2GbWwRJrxGHNT76BRyaCnbEC9iZGDxbzeWiNmsmVPNQtEnAHdgggs_pVzIzfbqRldiTCNyuFCsmtgMMxGz2iNIcbrbZ0K-RIugrNNa2M-g8mdDtEW0pSnBt_L0UMKa1bAZGaqS-7gdbi_7Knnxw&lt;/url&gt;&lt;/related-urls&gt;&lt;/urls&gt;&lt;/record&gt;&lt;/Cite&gt;&lt;/EndNote&gt;</w:instrText>
      </w:r>
      <w:r w:rsidRPr="006C33C2">
        <w:rPr>
          <w:rFonts w:cstheme="minorHAnsi"/>
          <w:sz w:val="24"/>
          <w:szCs w:val="24"/>
        </w:rPr>
        <w:fldChar w:fldCharType="separate"/>
      </w:r>
      <w:r w:rsidR="00A12E90" w:rsidRPr="006C33C2">
        <w:rPr>
          <w:rFonts w:cstheme="minorHAnsi"/>
          <w:noProof/>
          <w:sz w:val="24"/>
          <w:szCs w:val="24"/>
        </w:rPr>
        <w:t>[21]</w:t>
      </w:r>
      <w:r w:rsidRPr="006C33C2">
        <w:rPr>
          <w:rFonts w:cstheme="minorHAnsi"/>
          <w:sz w:val="24"/>
          <w:szCs w:val="24"/>
        </w:rPr>
        <w:fldChar w:fldCharType="end"/>
      </w:r>
      <w:r w:rsidRPr="006C33C2">
        <w:rPr>
          <w:rFonts w:cstheme="minorHAnsi"/>
          <w:sz w:val="24"/>
          <w:szCs w:val="24"/>
        </w:rPr>
        <w:t xml:space="preserve"> and the Maastricht Social Participation Proﬁle (MSPP) </w:t>
      </w:r>
      <w:r w:rsidRPr="006C33C2">
        <w:rPr>
          <w:rFonts w:cstheme="minorHAnsi"/>
          <w:sz w:val="24"/>
          <w:szCs w:val="24"/>
        </w:rPr>
        <w:fldChar w:fldCharType="begin"/>
      </w:r>
      <w:r w:rsidR="00A12E90" w:rsidRPr="006C33C2">
        <w:rPr>
          <w:rFonts w:cstheme="minorHAnsi"/>
          <w:sz w:val="24"/>
          <w:szCs w:val="24"/>
        </w:rPr>
        <w:instrText xml:space="preserve"> ADDIN EN.CITE &lt;EndNote&gt;&lt;Cite&gt;&lt;Author&gt;Mars&lt;/Author&gt;&lt;Year&gt;2009&lt;/Year&gt;&lt;RecNum&gt;30&lt;/RecNum&gt;&lt;DisplayText&gt;[22]&lt;/DisplayText&gt;&lt;record&gt;&lt;rec-number&gt;30&lt;/rec-number&gt;&lt;foreign-keys&gt;&lt;key app="EN" db-id="vpap99vr3xrpe8ewrv5v2f0zvvravappvzzz" timestamp="1585052437"&gt;30&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related-urls&gt;&lt;url&gt;https://link.springer.com/article/10.1007%2Fs11136-009-9537-4&lt;/url&gt;&lt;/related-urls&gt;&lt;/urls&gt;&lt;/record&gt;&lt;/Cite&gt;&lt;/EndNote&gt;</w:instrText>
      </w:r>
      <w:r w:rsidRPr="006C33C2">
        <w:rPr>
          <w:rFonts w:cstheme="minorHAnsi"/>
          <w:sz w:val="24"/>
          <w:szCs w:val="24"/>
        </w:rPr>
        <w:fldChar w:fldCharType="separate"/>
      </w:r>
      <w:r w:rsidR="00A12E90" w:rsidRPr="006C33C2">
        <w:rPr>
          <w:rFonts w:cstheme="minorHAnsi"/>
          <w:noProof/>
          <w:sz w:val="24"/>
          <w:szCs w:val="24"/>
        </w:rPr>
        <w:t>[22]</w:t>
      </w:r>
      <w:r w:rsidRPr="006C33C2">
        <w:rPr>
          <w:rFonts w:cstheme="minorHAnsi"/>
          <w:sz w:val="24"/>
          <w:szCs w:val="24"/>
        </w:rPr>
        <w:fldChar w:fldCharType="end"/>
      </w:r>
      <w:r w:rsidRPr="006C33C2">
        <w:rPr>
          <w:rFonts w:cstheme="minorHAnsi"/>
          <w:sz w:val="24"/>
          <w:szCs w:val="24"/>
        </w:rPr>
        <w:t xml:space="preserve">. The LSNS-6 tool measures the number and frequency of social interactions with friends (three items) and family members (three items). Each answer is assigned a score ranging from 0 (“none”) to ﬁve (“nine or more”), and the overall final score ranges from 0 (indicating high isolation or few social resources) to 30 (indicating low isolation or many social resources). </w:t>
      </w:r>
      <w:r w:rsidR="00F07AC9" w:rsidRPr="006C33C2">
        <w:rPr>
          <w:rFonts w:cstheme="minorHAnsi"/>
          <w:sz w:val="24"/>
          <w:szCs w:val="24"/>
        </w:rPr>
        <w:t xml:space="preserve">The LSNS-6 </w:t>
      </w:r>
      <w:r w:rsidR="00160722" w:rsidRPr="006C33C2">
        <w:rPr>
          <w:rFonts w:cstheme="minorHAnsi"/>
          <w:sz w:val="24"/>
          <w:szCs w:val="24"/>
        </w:rPr>
        <w:t xml:space="preserve">was </w:t>
      </w:r>
      <w:r w:rsidR="00863D43" w:rsidRPr="006C33C2">
        <w:rPr>
          <w:rFonts w:cstheme="minorHAnsi"/>
          <w:sz w:val="24"/>
          <w:szCs w:val="24"/>
        </w:rPr>
        <w:t xml:space="preserve">chosen as it has been </w:t>
      </w:r>
      <w:r w:rsidR="00160722" w:rsidRPr="006C33C2">
        <w:rPr>
          <w:rFonts w:cstheme="minorHAnsi"/>
          <w:sz w:val="24"/>
          <w:szCs w:val="24"/>
        </w:rPr>
        <w:t xml:space="preserve">shown </w:t>
      </w:r>
      <w:r w:rsidR="00F07AC9" w:rsidRPr="006C33C2">
        <w:rPr>
          <w:rFonts w:cstheme="minorHAnsi"/>
          <w:sz w:val="24"/>
          <w:szCs w:val="24"/>
        </w:rPr>
        <w:t>to have good internal consistency across samples of community-dwelling older adults</w:t>
      </w:r>
      <w:r w:rsidR="00B9496C" w:rsidRPr="006C33C2">
        <w:rPr>
          <w:rFonts w:cstheme="minorHAnsi"/>
          <w:sz w:val="24"/>
          <w:szCs w:val="24"/>
        </w:rPr>
        <w:t xml:space="preserve"> </w:t>
      </w:r>
      <w:r w:rsidR="00B9496C" w:rsidRPr="006C33C2">
        <w:rPr>
          <w:rFonts w:cstheme="minorHAnsi"/>
          <w:sz w:val="24"/>
          <w:szCs w:val="24"/>
        </w:rPr>
        <w:fldChar w:fldCharType="begin">
          <w:fldData xml:space="preserve">PEVuZE5vdGU+PENpdGU+PEF1dGhvcj5MdWJiZW48L0F1dGhvcj48WWVhcj4yMDA2PC9ZZWFyPjxS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DIwMTYx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MdWJiZW48L0F1dGhvcj48WWVhcj4yMDA2PC9ZZWFyPjxS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B9496C" w:rsidRPr="006C33C2">
        <w:rPr>
          <w:rFonts w:cstheme="minorHAnsi"/>
          <w:sz w:val="24"/>
          <w:szCs w:val="24"/>
        </w:rPr>
      </w:r>
      <w:r w:rsidR="00B9496C" w:rsidRPr="006C33C2">
        <w:rPr>
          <w:rFonts w:cstheme="minorHAnsi"/>
          <w:sz w:val="24"/>
          <w:szCs w:val="24"/>
        </w:rPr>
        <w:fldChar w:fldCharType="separate"/>
      </w:r>
      <w:r w:rsidR="00A12E90" w:rsidRPr="006C33C2">
        <w:rPr>
          <w:rFonts w:cstheme="minorHAnsi"/>
          <w:noProof/>
          <w:sz w:val="24"/>
          <w:szCs w:val="24"/>
        </w:rPr>
        <w:t>[21,23,24]</w:t>
      </w:r>
      <w:r w:rsidR="00B9496C" w:rsidRPr="006C33C2">
        <w:rPr>
          <w:rFonts w:cstheme="minorHAnsi"/>
          <w:sz w:val="24"/>
          <w:szCs w:val="24"/>
        </w:rPr>
        <w:fldChar w:fldCharType="end"/>
      </w:r>
      <w:r w:rsidR="00653272" w:rsidRPr="006C33C2">
        <w:rPr>
          <w:rFonts w:cstheme="minorHAnsi"/>
          <w:sz w:val="24"/>
          <w:szCs w:val="24"/>
        </w:rPr>
        <w:t xml:space="preserve">. </w:t>
      </w:r>
    </w:p>
    <w:p w14:paraId="373CA1C8" w14:textId="2A26D0C3" w:rsidR="004F4FC3" w:rsidRPr="006C33C2" w:rsidRDefault="00B92D9A" w:rsidP="00F07AC9">
      <w:pPr>
        <w:keepNext/>
        <w:spacing w:line="360" w:lineRule="auto"/>
        <w:jc w:val="both"/>
        <w:rPr>
          <w:rFonts w:cstheme="minorHAnsi"/>
          <w:sz w:val="24"/>
          <w:szCs w:val="24"/>
        </w:rPr>
      </w:pPr>
      <w:r w:rsidRPr="006C33C2">
        <w:rPr>
          <w:rFonts w:cstheme="minorHAnsi"/>
          <w:sz w:val="24"/>
          <w:szCs w:val="24"/>
        </w:rPr>
        <w:t xml:space="preserve">The MSPP measures an individual’s actual social participation over a period of four weeks </w:t>
      </w:r>
      <w:r w:rsidRPr="006C33C2">
        <w:rPr>
          <w:rFonts w:cstheme="minorHAnsi"/>
          <w:sz w:val="24"/>
          <w:szCs w:val="24"/>
        </w:rPr>
        <w:fldChar w:fldCharType="begin"/>
      </w:r>
      <w:r w:rsidR="00A12E90" w:rsidRPr="006C33C2">
        <w:rPr>
          <w:rFonts w:cstheme="minorHAnsi"/>
          <w:sz w:val="24"/>
          <w:szCs w:val="24"/>
        </w:rPr>
        <w:instrText xml:space="preserve"> ADDIN EN.CITE &lt;EndNote&gt;&lt;Cite&gt;&lt;Author&gt;Mars&lt;/Author&gt;&lt;Year&gt;2009&lt;/Year&gt;&lt;RecNum&gt;30&lt;/RecNum&gt;&lt;DisplayText&gt;[22]&lt;/DisplayText&gt;&lt;record&gt;&lt;rec-number&gt;30&lt;/rec-number&gt;&lt;foreign-keys&gt;&lt;key app="EN" db-id="vpap99vr3xrpe8ewrv5v2f0zvvravappvzzz" timestamp="1585052437"&gt;30&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related-urls&gt;&lt;url&gt;https://link.springer.com/article/10.1007%2Fs11136-009-9537-4&lt;/url&gt;&lt;/related-urls&gt;&lt;/urls&gt;&lt;/record&gt;&lt;/Cite&gt;&lt;/EndNote&gt;</w:instrText>
      </w:r>
      <w:r w:rsidRPr="006C33C2">
        <w:rPr>
          <w:rFonts w:cstheme="minorHAnsi"/>
          <w:sz w:val="24"/>
          <w:szCs w:val="24"/>
        </w:rPr>
        <w:fldChar w:fldCharType="separate"/>
      </w:r>
      <w:r w:rsidR="00A12E90" w:rsidRPr="006C33C2">
        <w:rPr>
          <w:rFonts w:cstheme="minorHAnsi"/>
          <w:noProof/>
          <w:sz w:val="24"/>
          <w:szCs w:val="24"/>
        </w:rPr>
        <w:t>[22]</w:t>
      </w:r>
      <w:r w:rsidRPr="006C33C2">
        <w:rPr>
          <w:rFonts w:cstheme="minorHAnsi"/>
          <w:sz w:val="24"/>
          <w:szCs w:val="24"/>
        </w:rPr>
        <w:fldChar w:fldCharType="end"/>
      </w:r>
      <w:r w:rsidRPr="006C33C2">
        <w:rPr>
          <w:rFonts w:cstheme="minorHAnsi"/>
          <w:sz w:val="24"/>
          <w:szCs w:val="24"/>
        </w:rPr>
        <w:t xml:space="preserve">, and consists of three indexes: consumptive participation (which refers to organized activities and includes six items); formal social participation (which refers, for example, to volunteer activities and includes three items); and informal social participation (which refers to contacts with family members, friends, and acquaintances). Answers are classiﬁed using a Likert-type scale from zero (“not at all”) to three (“more than twice a week”). Two types of scores are then derived for each index: diversity (the number of items on which a respondent scored at least one) and frequency (mean score of the items). Higher scores are considered </w:t>
      </w:r>
      <w:r w:rsidRPr="006C33C2">
        <w:rPr>
          <w:rFonts w:cstheme="minorHAnsi"/>
          <w:sz w:val="24"/>
          <w:szCs w:val="24"/>
        </w:rPr>
        <w:lastRenderedPageBreak/>
        <w:t xml:space="preserve">indicative of more diverse or more frequent social participation. </w:t>
      </w:r>
      <w:r w:rsidR="004F4FC3" w:rsidRPr="006C33C2">
        <w:rPr>
          <w:rFonts w:cstheme="minorHAnsi"/>
          <w:sz w:val="24"/>
          <w:szCs w:val="24"/>
        </w:rPr>
        <w:t xml:space="preserve">The MSPP </w:t>
      </w:r>
      <w:r w:rsidR="00863D43" w:rsidRPr="006C33C2">
        <w:rPr>
          <w:rFonts w:cstheme="minorHAnsi"/>
          <w:sz w:val="24"/>
          <w:szCs w:val="24"/>
        </w:rPr>
        <w:t xml:space="preserve">was chosen as it </w:t>
      </w:r>
      <w:r w:rsidR="004F4FC3" w:rsidRPr="006C33C2">
        <w:rPr>
          <w:rFonts w:cstheme="minorHAnsi"/>
          <w:sz w:val="24"/>
          <w:szCs w:val="24"/>
        </w:rPr>
        <w:t xml:space="preserve">has </w:t>
      </w:r>
      <w:r w:rsidR="00863D43" w:rsidRPr="006C33C2">
        <w:rPr>
          <w:rFonts w:cstheme="minorHAnsi"/>
          <w:sz w:val="24"/>
          <w:szCs w:val="24"/>
        </w:rPr>
        <w:t xml:space="preserve">been shown to have </w:t>
      </w:r>
      <w:r w:rsidR="004F4FC3" w:rsidRPr="006C33C2">
        <w:rPr>
          <w:rFonts w:cstheme="minorHAnsi"/>
          <w:sz w:val="24"/>
          <w:szCs w:val="24"/>
        </w:rPr>
        <w:t xml:space="preserve">good validity and reproducibility </w:t>
      </w:r>
      <w:r w:rsidR="00B5256A" w:rsidRPr="006C33C2">
        <w:rPr>
          <w:rFonts w:cstheme="minorHAnsi"/>
          <w:sz w:val="24"/>
          <w:szCs w:val="24"/>
        </w:rPr>
        <w:fldChar w:fldCharType="begin">
          <w:fldData xml:space="preserve">PEVuZE5vdGU+PENpdGU+PEF1dGhvcj5NYXJzPC9BdXRob3I+PFllYXI+MjAwOTwvWWVhcj48UmVj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NYXJzPC9BdXRob3I+PFllYXI+MjAwOTwvWWVhcj48UmVj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B5256A" w:rsidRPr="006C33C2">
        <w:rPr>
          <w:rFonts w:cstheme="minorHAnsi"/>
          <w:sz w:val="24"/>
          <w:szCs w:val="24"/>
        </w:rPr>
      </w:r>
      <w:r w:rsidR="00B5256A" w:rsidRPr="006C33C2">
        <w:rPr>
          <w:rFonts w:cstheme="minorHAnsi"/>
          <w:sz w:val="24"/>
          <w:szCs w:val="24"/>
        </w:rPr>
        <w:fldChar w:fldCharType="separate"/>
      </w:r>
      <w:r w:rsidR="00A12E90" w:rsidRPr="006C33C2">
        <w:rPr>
          <w:rFonts w:cstheme="minorHAnsi"/>
          <w:noProof/>
          <w:sz w:val="24"/>
          <w:szCs w:val="24"/>
        </w:rPr>
        <w:t>[22,25]</w:t>
      </w:r>
      <w:r w:rsidR="00B5256A" w:rsidRPr="006C33C2">
        <w:rPr>
          <w:rFonts w:cstheme="minorHAnsi"/>
          <w:sz w:val="24"/>
          <w:szCs w:val="24"/>
        </w:rPr>
        <w:fldChar w:fldCharType="end"/>
      </w:r>
      <w:r w:rsidR="00B5256A" w:rsidRPr="006C33C2">
        <w:rPr>
          <w:rFonts w:cstheme="minorHAnsi"/>
          <w:sz w:val="24"/>
          <w:szCs w:val="24"/>
        </w:rPr>
        <w:t>.</w:t>
      </w:r>
    </w:p>
    <w:p w14:paraId="53F9365A" w14:textId="51D9B6F6" w:rsidR="00B92D9A" w:rsidRPr="006C33C2" w:rsidRDefault="00B92D9A" w:rsidP="00544EF9">
      <w:pPr>
        <w:keepNext/>
        <w:spacing w:line="360" w:lineRule="auto"/>
        <w:jc w:val="both"/>
        <w:rPr>
          <w:rFonts w:cstheme="minorHAnsi"/>
          <w:sz w:val="24"/>
          <w:szCs w:val="24"/>
        </w:rPr>
      </w:pPr>
      <w:r w:rsidRPr="006C33C2">
        <w:rPr>
          <w:rFonts w:cstheme="minorHAnsi"/>
          <w:sz w:val="24"/>
          <w:szCs w:val="24"/>
        </w:rPr>
        <w:t xml:space="preserve">Since the informal social participation index of the MSPP is similar to the LSNS-6, we used the latter, together with its cut-off value </w:t>
      </w:r>
      <w:r w:rsidRPr="006C33C2">
        <w:rPr>
          <w:rFonts w:cstheme="minorHAnsi"/>
          <w:sz w:val="24"/>
          <w:szCs w:val="24"/>
        </w:rPr>
        <w:fldChar w:fldCharType="begin">
          <w:fldData xml:space="preserve">PEVuZE5vdGU+PENpdGU+PEF1dGhvcj52YW4gZGVyIFBhczwvQXV0aG9yPjxZZWFyPjIwMTM8L1ll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4gTC48L2F1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YWJici0xPkog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2YW4gZGVyIFBhczwvQXV0aG9yPjxZZWFyPjIwMTM8L1ll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4gTC48L2F1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YWJici0xPkog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Pr="006C33C2">
        <w:rPr>
          <w:rFonts w:cstheme="minorHAnsi"/>
          <w:sz w:val="24"/>
          <w:szCs w:val="24"/>
        </w:rPr>
      </w:r>
      <w:r w:rsidRPr="006C33C2">
        <w:rPr>
          <w:rFonts w:cstheme="minorHAnsi"/>
          <w:sz w:val="24"/>
          <w:szCs w:val="24"/>
        </w:rPr>
        <w:fldChar w:fldCharType="separate"/>
      </w:r>
      <w:r w:rsidR="00A12E90" w:rsidRPr="006C33C2">
        <w:rPr>
          <w:rFonts w:cstheme="minorHAnsi"/>
          <w:noProof/>
          <w:sz w:val="24"/>
          <w:szCs w:val="24"/>
        </w:rPr>
        <w:t>[26,27]</w:t>
      </w:r>
      <w:r w:rsidRPr="006C33C2">
        <w:rPr>
          <w:rFonts w:cstheme="minorHAnsi"/>
          <w:sz w:val="24"/>
          <w:szCs w:val="24"/>
        </w:rPr>
        <w:fldChar w:fldCharType="end"/>
      </w:r>
      <w:r w:rsidRPr="006C33C2">
        <w:rPr>
          <w:rFonts w:cstheme="minorHAnsi"/>
          <w:sz w:val="24"/>
          <w:szCs w:val="24"/>
        </w:rPr>
        <w:t xml:space="preserve">. A total diversity score was calculated considering the consumptive participation and the formal social participation indexes of the MSPP. A participant’s diversiﬁed social participation index was calculated considering the median value of each of the following: total diversity, consumptive participation diversity and frequency, and formal social participation diversity and frequency. </w:t>
      </w:r>
    </w:p>
    <w:p w14:paraId="24780734" w14:textId="742EEE33" w:rsidR="00B92D9A" w:rsidRPr="006C33C2" w:rsidRDefault="00B92D9A" w:rsidP="00B92D9A">
      <w:pPr>
        <w:keepNext/>
        <w:spacing w:line="360" w:lineRule="auto"/>
        <w:jc w:val="both"/>
        <w:rPr>
          <w:rFonts w:cstheme="minorHAnsi"/>
          <w:sz w:val="24"/>
          <w:szCs w:val="24"/>
        </w:rPr>
      </w:pPr>
      <w:r w:rsidRPr="006C33C2">
        <w:rPr>
          <w:rFonts w:cstheme="minorHAnsi"/>
          <w:sz w:val="24"/>
          <w:szCs w:val="24"/>
        </w:rPr>
        <w:t xml:space="preserve">Social isolation was defined as a LSNS-6 score &lt;12, in accordance with </w:t>
      </w:r>
      <w:proofErr w:type="spellStart"/>
      <w:r w:rsidRPr="006C33C2">
        <w:rPr>
          <w:rFonts w:cstheme="minorHAnsi"/>
          <w:sz w:val="24"/>
          <w:szCs w:val="24"/>
        </w:rPr>
        <w:t>Lubben</w:t>
      </w:r>
      <w:proofErr w:type="spellEnd"/>
      <w:r w:rsidRPr="006C33C2">
        <w:rPr>
          <w:rFonts w:cstheme="minorHAnsi"/>
          <w:sz w:val="24"/>
          <w:szCs w:val="24"/>
        </w:rPr>
        <w:t xml:space="preserve"> and colleagues, </w:t>
      </w:r>
      <w:r w:rsidRPr="006C33C2">
        <w:rPr>
          <w:rFonts w:cstheme="minorHAnsi"/>
          <w:sz w:val="24"/>
          <w:szCs w:val="24"/>
        </w:rPr>
        <w:fldChar w:fldCharType="begin"/>
      </w:r>
      <w:r w:rsidR="00A12E90" w:rsidRPr="006C33C2">
        <w:rPr>
          <w:rFonts w:cstheme="minorHAnsi"/>
          <w:sz w:val="24"/>
          <w:szCs w:val="24"/>
        </w:rPr>
        <w:instrText xml:space="preserve"> ADDIN EN.CITE &lt;EndNote&gt;&lt;Cite&gt;&lt;Author&gt;Lubben&lt;/Author&gt;&lt;Year&gt;2006&lt;/Year&gt;&lt;RecNum&gt;29&lt;/RecNum&gt;&lt;DisplayText&gt;[21]&lt;/DisplayText&gt;&lt;record&gt;&lt;rec-number&gt;29&lt;/rec-number&gt;&lt;foreign-keys&gt;&lt;key app="EN" db-id="vpap99vr3xrpe8ewrv5v2f0zvvravappvzzz" timestamp="1585052373"&gt;29&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eriodical&gt;&lt;full-title&gt;The Gerontologist&lt;/full-title&gt;&lt;/periodical&gt;&lt;pages&gt;503-513&lt;/pages&gt;&lt;volume&gt;46&lt;/volume&gt;&lt;number&gt;4&lt;/number&gt;&lt;dates&gt;&lt;year&gt;2006&lt;/year&gt;&lt;/dates&gt;&lt;isbn&gt;1758-5341&lt;/isbn&gt;&lt;urls&gt;&lt;related-urls&gt;&lt;url&gt;https://watermark.silverchair.com/503.pdf?token=AQECAHi208BE49Ooan9kkhW_Ercy7Dm3ZL_9Cf3qfKAc485ysgAAAmcwggJjBgkqhkiG9w0BBwagggJUMIICUAIBADCCAkkGCSqGSIb3DQEHATAeBglghkgBZQMEAS4wEQQM4lzvkzlOuY66_kkUAgEQgIICGmPDV5Ee77s7DXsFS1htydIZOx_GSzPmzmhjdI7d_NddTDDA-Ipj2T_0gGZBnWxJWNw1czYcej7snzZYP9da_xMRqcprJ1aC40KxOUsxITq9LhVjkObjfgSquSwc5iQRuQ2UsfhtmLKXDliog-GX4OxyRQShWXs3dYFJsCuoFfGqcWS9AIQQBUhozAAlbREb8I6Ap186-mB1oXTmOJPUA6dLzchqf7Cs5mhvdxmeEu18WKRjTIHl4H-DZQIIOjK6csAtho1PyUMP107cdjaRSkCjbZuZ76TqwQhTGmhsXsR43UymplTlaM_nAXkp_FwL8uU3kILp92l_cMKxOTscyWdBWt_5CoP0yihhp2hOhpnwn2TB-FptGw_sAN4vv-uJB98Gd8LuPCXo5tEwQW3UCiAy_UmMsvnsbHnpXHWws7zjiaV4BAAGZVXgfvp-VTTYGgGOjYPGtok_RiDxkAbx5nKKn2cHGbirvtzqjum5HDfOZBwOkALU-oz3coBV5H4mBgGOIlnGbGeWndTugV7OaNyBMgAdvIDYMq5AJzTcrH27zYjIJNYFPpFRCukp2GbWwRJrxGHNT76BRyaCnbEC9iZGDxbzeWiNmsmVPNQtEnAHdgggs_pVzIzfbqRldiTCNyuFCsmtgMMxGz2iNIcbrbZ0K-RIugrNNa2M-g8mdDtEW0pSnBt_L0UMKa1bAZGaqS-7gdbi_7Knnxw&lt;/url&gt;&lt;/related-urls&gt;&lt;/urls&gt;&lt;/record&gt;&lt;/Cite&gt;&lt;/EndNote&gt;</w:instrText>
      </w:r>
      <w:r w:rsidRPr="006C33C2">
        <w:rPr>
          <w:rFonts w:cstheme="minorHAnsi"/>
          <w:sz w:val="24"/>
          <w:szCs w:val="24"/>
        </w:rPr>
        <w:fldChar w:fldCharType="separate"/>
      </w:r>
      <w:r w:rsidR="00A12E90" w:rsidRPr="006C33C2">
        <w:rPr>
          <w:rFonts w:cstheme="minorHAnsi"/>
          <w:noProof/>
          <w:sz w:val="24"/>
          <w:szCs w:val="24"/>
        </w:rPr>
        <w:t>[21]</w:t>
      </w:r>
      <w:r w:rsidRPr="006C33C2">
        <w:rPr>
          <w:rFonts w:cstheme="minorHAnsi"/>
          <w:sz w:val="24"/>
          <w:szCs w:val="24"/>
        </w:rPr>
        <w:fldChar w:fldCharType="end"/>
      </w:r>
      <w:r w:rsidRPr="006C33C2">
        <w:rPr>
          <w:rFonts w:cstheme="minorHAnsi"/>
          <w:sz w:val="24"/>
          <w:szCs w:val="24"/>
        </w:rPr>
        <w:t xml:space="preserve">, or ≤ the median of all five of the MSPP scores </w:t>
      </w:r>
      <w:r w:rsidRPr="006C33C2">
        <w:rPr>
          <w:rFonts w:cstheme="minorHAnsi"/>
          <w:sz w:val="24"/>
          <w:szCs w:val="24"/>
        </w:rPr>
        <w:fldChar w:fldCharType="begin">
          <w:fldData xml:space="preserve">PEVuZE5vdGU+PENpdGU+PEF1dGhvcj5TaXZpZXJvPC9BdXRob3I+PFllYXI+MjAyMDwvWWVhcj48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TaXZpZXJvPC9BdXRob3I+PFllYXI+MjAyMDwvWWVhcj48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Pr="006C33C2">
        <w:rPr>
          <w:rFonts w:cstheme="minorHAnsi"/>
          <w:sz w:val="24"/>
          <w:szCs w:val="24"/>
        </w:rPr>
      </w:r>
      <w:r w:rsidRPr="006C33C2">
        <w:rPr>
          <w:rFonts w:cstheme="minorHAnsi"/>
          <w:sz w:val="24"/>
          <w:szCs w:val="24"/>
        </w:rPr>
        <w:fldChar w:fldCharType="separate"/>
      </w:r>
      <w:r w:rsidR="00A12E90" w:rsidRPr="006C33C2">
        <w:rPr>
          <w:rFonts w:cstheme="minorHAnsi"/>
          <w:noProof/>
          <w:sz w:val="24"/>
          <w:szCs w:val="24"/>
        </w:rPr>
        <w:t>[27]</w:t>
      </w:r>
      <w:r w:rsidRPr="006C33C2">
        <w:rPr>
          <w:rFonts w:cstheme="minorHAnsi"/>
          <w:sz w:val="24"/>
          <w:szCs w:val="24"/>
        </w:rPr>
        <w:fldChar w:fldCharType="end"/>
      </w:r>
      <w:r w:rsidRPr="006C33C2">
        <w:rPr>
          <w:rFonts w:cstheme="minorHAnsi"/>
          <w:sz w:val="24"/>
          <w:szCs w:val="24"/>
        </w:rPr>
        <w:t>. Participants were identified as socially isolated on either on</w:t>
      </w:r>
      <w:r w:rsidR="0002456A" w:rsidRPr="006C33C2">
        <w:rPr>
          <w:rFonts w:cstheme="minorHAnsi"/>
          <w:sz w:val="24"/>
          <w:szCs w:val="24"/>
        </w:rPr>
        <w:t>e</w:t>
      </w:r>
      <w:r w:rsidRPr="006C33C2">
        <w:rPr>
          <w:rFonts w:cstheme="minorHAnsi"/>
          <w:sz w:val="24"/>
          <w:szCs w:val="24"/>
        </w:rPr>
        <w:t xml:space="preserve"> or the other scale.</w:t>
      </w:r>
    </w:p>
    <w:p w14:paraId="726C1932" w14:textId="26123B42" w:rsidR="001B4AE6" w:rsidRPr="006C33C2" w:rsidRDefault="001B4AE6" w:rsidP="00C86082">
      <w:pPr>
        <w:keepNext/>
        <w:keepLines/>
        <w:spacing w:line="360" w:lineRule="auto"/>
        <w:jc w:val="both"/>
        <w:rPr>
          <w:rFonts w:cstheme="minorHAnsi"/>
          <w:i/>
          <w:sz w:val="24"/>
          <w:szCs w:val="24"/>
        </w:rPr>
      </w:pPr>
      <w:r w:rsidRPr="006C33C2">
        <w:rPr>
          <w:rFonts w:cstheme="minorHAnsi"/>
          <w:i/>
          <w:sz w:val="24"/>
          <w:szCs w:val="24"/>
        </w:rPr>
        <w:t>Outcome</w:t>
      </w:r>
      <w:r w:rsidR="007073A6" w:rsidRPr="006C33C2">
        <w:rPr>
          <w:rFonts w:cstheme="minorHAnsi"/>
          <w:i/>
          <w:sz w:val="24"/>
          <w:szCs w:val="24"/>
        </w:rPr>
        <w:t>s</w:t>
      </w:r>
    </w:p>
    <w:p w14:paraId="590011E0" w14:textId="67457795" w:rsidR="00432978" w:rsidRPr="006C33C2" w:rsidRDefault="001219ED" w:rsidP="00C86082">
      <w:pPr>
        <w:keepNext/>
        <w:keepLines/>
        <w:spacing w:line="360" w:lineRule="auto"/>
        <w:jc w:val="both"/>
        <w:rPr>
          <w:rFonts w:cstheme="minorHAnsi"/>
          <w:sz w:val="24"/>
          <w:szCs w:val="24"/>
        </w:rPr>
      </w:pPr>
      <w:r w:rsidRPr="006C33C2">
        <w:rPr>
          <w:rFonts w:cstheme="minorHAnsi"/>
          <w:sz w:val="24"/>
          <w:szCs w:val="24"/>
        </w:rPr>
        <w:t xml:space="preserve">BMD was assessed using </w:t>
      </w:r>
      <w:r w:rsidR="00EE39CD" w:rsidRPr="006C33C2">
        <w:rPr>
          <w:rFonts w:cstheme="minorHAnsi"/>
          <w:sz w:val="24"/>
          <w:szCs w:val="24"/>
        </w:rPr>
        <w:t>a DXA</w:t>
      </w:r>
      <w:r w:rsidRPr="006C33C2">
        <w:rPr>
          <w:rFonts w:cstheme="minorHAnsi"/>
          <w:sz w:val="24"/>
          <w:szCs w:val="24"/>
        </w:rPr>
        <w:t xml:space="preserve"> scan (</w:t>
      </w:r>
      <w:r w:rsidR="00DE4B99" w:rsidRPr="006C33C2">
        <w:rPr>
          <w:rFonts w:cstheme="minorHAnsi"/>
          <w:sz w:val="24"/>
          <w:szCs w:val="24"/>
        </w:rPr>
        <w:t xml:space="preserve">baseline, </w:t>
      </w:r>
      <w:r w:rsidR="00007B37" w:rsidRPr="006C33C2">
        <w:rPr>
          <w:rFonts w:cstheme="minorHAnsi"/>
          <w:sz w:val="24"/>
          <w:szCs w:val="24"/>
        </w:rPr>
        <w:t>2011:</w:t>
      </w:r>
      <w:r w:rsidR="00776A92" w:rsidRPr="006C33C2">
        <w:rPr>
          <w:rFonts w:cstheme="minorHAnsi"/>
          <w:sz w:val="24"/>
          <w:szCs w:val="24"/>
        </w:rPr>
        <w:t xml:space="preserve"> </w:t>
      </w:r>
      <w:r w:rsidRPr="006C33C2">
        <w:rPr>
          <w:rFonts w:cstheme="minorHAnsi"/>
          <w:sz w:val="24"/>
          <w:szCs w:val="24"/>
        </w:rPr>
        <w:t>Lunar Prodigy Advanced Scanner, GE Medical Systems, UK</w:t>
      </w:r>
      <w:r w:rsidR="00007B37" w:rsidRPr="006C33C2">
        <w:rPr>
          <w:rFonts w:cstheme="minorHAnsi"/>
          <w:sz w:val="24"/>
          <w:szCs w:val="24"/>
        </w:rPr>
        <w:t>;</w:t>
      </w:r>
      <w:r w:rsidRPr="006C33C2">
        <w:rPr>
          <w:rFonts w:cstheme="minorHAnsi"/>
          <w:sz w:val="24"/>
          <w:szCs w:val="24"/>
        </w:rPr>
        <w:t xml:space="preserve"> </w:t>
      </w:r>
      <w:r w:rsidR="00007B37" w:rsidRPr="006C33C2">
        <w:rPr>
          <w:rFonts w:cstheme="minorHAnsi"/>
          <w:sz w:val="24"/>
          <w:szCs w:val="24"/>
        </w:rPr>
        <w:t>f</w:t>
      </w:r>
      <w:r w:rsidR="00776A92" w:rsidRPr="006C33C2">
        <w:rPr>
          <w:rFonts w:cstheme="minorHAnsi"/>
          <w:sz w:val="24"/>
          <w:szCs w:val="24"/>
        </w:rPr>
        <w:t>ollow-up</w:t>
      </w:r>
      <w:r w:rsidR="00DE4B99" w:rsidRPr="006C33C2">
        <w:rPr>
          <w:rFonts w:cstheme="minorHAnsi"/>
          <w:sz w:val="24"/>
          <w:szCs w:val="24"/>
        </w:rPr>
        <w:t>, 2017</w:t>
      </w:r>
      <w:r w:rsidR="00007B37" w:rsidRPr="006C33C2">
        <w:rPr>
          <w:rFonts w:cstheme="minorHAnsi"/>
          <w:sz w:val="24"/>
          <w:szCs w:val="24"/>
        </w:rPr>
        <w:t xml:space="preserve">: </w:t>
      </w:r>
      <w:r w:rsidR="000E06A9" w:rsidRPr="006C33C2">
        <w:rPr>
          <w:rFonts w:cstheme="minorHAnsi"/>
          <w:sz w:val="24"/>
          <w:szCs w:val="24"/>
        </w:rPr>
        <w:t>GE</w:t>
      </w:r>
      <w:r w:rsidR="00614DCA" w:rsidRPr="006C33C2">
        <w:rPr>
          <w:rFonts w:cstheme="minorHAnsi"/>
          <w:sz w:val="24"/>
          <w:szCs w:val="24"/>
        </w:rPr>
        <w:t xml:space="preserve"> Lu</w:t>
      </w:r>
      <w:r w:rsidR="000E06A9" w:rsidRPr="006C33C2">
        <w:rPr>
          <w:rFonts w:cstheme="minorHAnsi"/>
          <w:sz w:val="24"/>
          <w:szCs w:val="24"/>
        </w:rPr>
        <w:t xml:space="preserve">nar </w:t>
      </w:r>
      <w:proofErr w:type="spellStart"/>
      <w:r w:rsidR="000E06A9" w:rsidRPr="006C33C2">
        <w:rPr>
          <w:rFonts w:cstheme="minorHAnsi"/>
          <w:sz w:val="24"/>
          <w:szCs w:val="24"/>
        </w:rPr>
        <w:t>iDXA</w:t>
      </w:r>
      <w:proofErr w:type="spellEnd"/>
      <w:r w:rsidR="00614DCA" w:rsidRPr="006C33C2">
        <w:rPr>
          <w:rFonts w:cstheme="minorHAnsi"/>
          <w:sz w:val="24"/>
          <w:szCs w:val="24"/>
        </w:rPr>
        <w:t>, GE Healthcare, UK</w:t>
      </w:r>
      <w:r w:rsidR="000E06A9" w:rsidRPr="006C33C2">
        <w:rPr>
          <w:rFonts w:cstheme="minorHAnsi"/>
          <w:sz w:val="24"/>
          <w:szCs w:val="24"/>
        </w:rPr>
        <w:t>)</w:t>
      </w:r>
      <w:r w:rsidR="007D10F1" w:rsidRPr="006C33C2">
        <w:rPr>
          <w:rFonts w:cstheme="minorHAnsi"/>
          <w:sz w:val="24"/>
          <w:szCs w:val="24"/>
        </w:rPr>
        <w:t xml:space="preserve">. </w:t>
      </w:r>
      <w:r w:rsidR="00EF6379" w:rsidRPr="006C33C2">
        <w:rPr>
          <w:rFonts w:cstheme="minorHAnsi"/>
          <w:sz w:val="24"/>
          <w:szCs w:val="24"/>
        </w:rPr>
        <w:t>Bilateral scans of the proximal femur were taken, with a</w:t>
      </w:r>
      <w:r w:rsidR="007D10F1" w:rsidRPr="006C33C2">
        <w:rPr>
          <w:rFonts w:cstheme="minorHAnsi"/>
          <w:sz w:val="24"/>
          <w:szCs w:val="24"/>
        </w:rPr>
        <w:t>real BMD (g/cm</w:t>
      </w:r>
      <w:r w:rsidR="007D10F1" w:rsidRPr="006C33C2">
        <w:rPr>
          <w:rFonts w:cstheme="minorHAnsi"/>
          <w:sz w:val="24"/>
          <w:szCs w:val="24"/>
          <w:vertAlign w:val="superscript"/>
        </w:rPr>
        <w:t>2</w:t>
      </w:r>
      <w:r w:rsidR="007D10F1" w:rsidRPr="006C33C2">
        <w:rPr>
          <w:rFonts w:cstheme="minorHAnsi"/>
          <w:sz w:val="24"/>
          <w:szCs w:val="24"/>
        </w:rPr>
        <w:t xml:space="preserve">) </w:t>
      </w:r>
      <w:r w:rsidR="00EF6379" w:rsidRPr="006C33C2">
        <w:rPr>
          <w:rFonts w:cstheme="minorHAnsi"/>
          <w:sz w:val="24"/>
          <w:szCs w:val="24"/>
        </w:rPr>
        <w:t xml:space="preserve">of </w:t>
      </w:r>
      <w:r w:rsidR="007D10F1" w:rsidRPr="006C33C2">
        <w:rPr>
          <w:rFonts w:cstheme="minorHAnsi"/>
          <w:sz w:val="24"/>
          <w:szCs w:val="24"/>
        </w:rPr>
        <w:t>the non-dominant hip</w:t>
      </w:r>
      <w:r w:rsidR="00EF6379" w:rsidRPr="006C33C2">
        <w:rPr>
          <w:rFonts w:cstheme="minorHAnsi"/>
          <w:sz w:val="24"/>
          <w:szCs w:val="24"/>
        </w:rPr>
        <w:t xml:space="preserve"> used for analysis; if </w:t>
      </w:r>
      <w:r w:rsidR="006B43CC" w:rsidRPr="006C33C2">
        <w:rPr>
          <w:rFonts w:cstheme="minorHAnsi"/>
          <w:sz w:val="24"/>
          <w:szCs w:val="24"/>
        </w:rPr>
        <w:t>participants</w:t>
      </w:r>
      <w:r w:rsidR="00EF6379" w:rsidRPr="006C33C2">
        <w:rPr>
          <w:rFonts w:cstheme="minorHAnsi"/>
          <w:sz w:val="24"/>
          <w:szCs w:val="24"/>
        </w:rPr>
        <w:t xml:space="preserve"> had previously fractured or had hip arthroplasty, the contralateral hip was used</w:t>
      </w:r>
      <w:r w:rsidR="007D10F1" w:rsidRPr="006C33C2">
        <w:rPr>
          <w:rFonts w:cstheme="minorHAnsi"/>
          <w:sz w:val="24"/>
          <w:szCs w:val="24"/>
        </w:rPr>
        <w:t xml:space="preserve">. All scans were acquired by a trained technician using standard positioning techniques and in accordance with the manufacturer’s instructions </w:t>
      </w:r>
      <w:r w:rsidR="00AA471F" w:rsidRPr="006C33C2">
        <w:rPr>
          <w:rFonts w:cstheme="minorHAnsi"/>
          <w:sz w:val="24"/>
          <w:szCs w:val="24"/>
        </w:rPr>
        <w:fldChar w:fldCharType="begin">
          <w:fldData xml:space="preserve">PEVuZE5vdGU+PENpdGU+PEF1dGhvcj5CZXZpbGFjcXVhPC9BdXRob3I+PFllYXI+MjAyMDwvWWVh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CZXZpbGFjcXVhPC9BdXRob3I+PFllYXI+MjAyMDwvWWVh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28,29]</w:t>
      </w:r>
      <w:r w:rsidR="00AA471F" w:rsidRPr="006C33C2">
        <w:rPr>
          <w:rFonts w:cstheme="minorHAnsi"/>
          <w:sz w:val="24"/>
          <w:szCs w:val="24"/>
        </w:rPr>
        <w:fldChar w:fldCharType="end"/>
      </w:r>
      <w:r w:rsidR="00432978" w:rsidRPr="006C33C2">
        <w:rPr>
          <w:rFonts w:cstheme="minorHAnsi"/>
          <w:sz w:val="24"/>
          <w:szCs w:val="24"/>
        </w:rPr>
        <w:t>.</w:t>
      </w:r>
      <w:r w:rsidR="00FF370B" w:rsidRPr="006C33C2">
        <w:rPr>
          <w:rFonts w:cstheme="minorHAnsi"/>
          <w:sz w:val="24"/>
          <w:szCs w:val="24"/>
        </w:rPr>
        <w:t xml:space="preserve"> </w:t>
      </w:r>
    </w:p>
    <w:p w14:paraId="7D53D780" w14:textId="3AAA2291" w:rsidR="00FA3672" w:rsidRPr="006C33C2" w:rsidRDefault="00FA3672" w:rsidP="00842C39">
      <w:pPr>
        <w:spacing w:line="360" w:lineRule="auto"/>
        <w:jc w:val="both"/>
        <w:rPr>
          <w:rFonts w:cstheme="minorHAnsi"/>
          <w:sz w:val="24"/>
          <w:szCs w:val="24"/>
        </w:rPr>
      </w:pPr>
      <w:r w:rsidRPr="006C33C2">
        <w:rPr>
          <w:rFonts w:cstheme="minorHAnsi"/>
          <w:sz w:val="24"/>
          <w:szCs w:val="24"/>
        </w:rPr>
        <w:t xml:space="preserve">Physical </w:t>
      </w:r>
      <w:r w:rsidR="00EF6379" w:rsidRPr="006C33C2">
        <w:rPr>
          <w:rFonts w:cstheme="minorHAnsi"/>
          <w:sz w:val="24"/>
          <w:szCs w:val="24"/>
        </w:rPr>
        <w:t xml:space="preserve">capability </w:t>
      </w:r>
      <w:r w:rsidRPr="006C33C2">
        <w:rPr>
          <w:rFonts w:cstheme="minorHAnsi"/>
          <w:sz w:val="24"/>
          <w:szCs w:val="24"/>
        </w:rPr>
        <w:t xml:space="preserve">was assessed </w:t>
      </w:r>
      <w:r w:rsidR="005A25FA" w:rsidRPr="006C33C2">
        <w:rPr>
          <w:rFonts w:cstheme="minorHAnsi"/>
          <w:sz w:val="24"/>
          <w:szCs w:val="24"/>
        </w:rPr>
        <w:t xml:space="preserve">at both time points </w:t>
      </w:r>
      <w:r w:rsidRPr="006C33C2">
        <w:rPr>
          <w:rFonts w:cstheme="minorHAnsi"/>
          <w:sz w:val="24"/>
          <w:szCs w:val="24"/>
        </w:rPr>
        <w:t xml:space="preserve">using the following </w:t>
      </w:r>
      <w:r w:rsidR="00842C39" w:rsidRPr="006C33C2">
        <w:rPr>
          <w:rFonts w:cstheme="minorHAnsi"/>
          <w:sz w:val="24"/>
          <w:szCs w:val="24"/>
        </w:rPr>
        <w:t xml:space="preserve">Short Physical Performance Battery (SPPB) </w:t>
      </w:r>
      <w:r w:rsidRPr="006C33C2">
        <w:rPr>
          <w:rFonts w:cstheme="minorHAnsi"/>
          <w:sz w:val="24"/>
          <w:szCs w:val="24"/>
        </w:rPr>
        <w:t xml:space="preserve">tests: </w:t>
      </w:r>
      <w:r w:rsidR="00E71754" w:rsidRPr="006C33C2">
        <w:rPr>
          <w:rFonts w:cstheme="minorHAnsi"/>
          <w:sz w:val="24"/>
          <w:szCs w:val="24"/>
        </w:rPr>
        <w:t>gait</w:t>
      </w:r>
      <w:r w:rsidR="00F16285" w:rsidRPr="006C33C2">
        <w:rPr>
          <w:rFonts w:cstheme="minorHAnsi"/>
          <w:sz w:val="24"/>
          <w:szCs w:val="24"/>
        </w:rPr>
        <w:t xml:space="preserve"> speed, </w:t>
      </w:r>
      <w:r w:rsidRPr="006C33C2">
        <w:rPr>
          <w:rFonts w:cstheme="minorHAnsi"/>
          <w:sz w:val="24"/>
          <w:szCs w:val="24"/>
        </w:rPr>
        <w:t xml:space="preserve">timed up-and-go, </w:t>
      </w:r>
      <w:r w:rsidR="00F16285" w:rsidRPr="006C33C2">
        <w:rPr>
          <w:rFonts w:cstheme="minorHAnsi"/>
          <w:sz w:val="24"/>
          <w:szCs w:val="24"/>
        </w:rPr>
        <w:t xml:space="preserve">chair rises, and </w:t>
      </w:r>
      <w:r w:rsidR="002310D7" w:rsidRPr="006C33C2">
        <w:rPr>
          <w:rFonts w:cstheme="minorHAnsi"/>
          <w:sz w:val="24"/>
          <w:szCs w:val="24"/>
        </w:rPr>
        <w:t>tandem stands</w:t>
      </w:r>
      <w:r w:rsidR="009D432C" w:rsidRPr="006C33C2">
        <w:rPr>
          <w:rFonts w:cstheme="minorHAnsi"/>
          <w:sz w:val="24"/>
          <w:szCs w:val="24"/>
        </w:rPr>
        <w:t xml:space="preserve">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Treacy&lt;/Author&gt;&lt;Year&gt;2018&lt;/Year&gt;&lt;RecNum&gt;73&lt;/RecNum&gt;&lt;DisplayText&gt;[30]&lt;/DisplayText&gt;&lt;record&gt;&lt;rec-number&gt;73&lt;/rec-number&gt;&lt;foreign-keys&gt;&lt;key app="EN" db-id="vpap99vr3xrpe8ewrv5v2f0zvvravappvzzz" timestamp="1593614741"&gt;73&lt;/key&gt;&lt;/foreign-keys&gt;&lt;ref-type name="Journal Article"&gt;17&lt;/ref-type&gt;&lt;contributors&gt;&lt;authors&gt;&lt;author&gt;Treacy, D.&lt;/author&gt;&lt;author&gt;Hassett, L.&lt;/author&gt;&lt;/authors&gt;&lt;/contributors&gt;&lt;auth-address&gt;The George Institute for Global Health, Sydney Medical School, The University of Sydney; Physiotherapy Department, Prince of Wales Hospital, South Eastern Sydney Local Health District.&amp;#xD;The George Institute for Global Health, Sydney Medical School, The University of Sydney; Faculty of Health Sciences, The University of Sydney, Australia.&lt;/auth-address&gt;&lt;titles&gt;&lt;title&gt;The Short Physical Performance Battery&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61&lt;/pages&gt;&lt;volume&gt;64&lt;/volume&gt;&lt;number&gt;1&lt;/number&gt;&lt;edition&gt;2017/06/25&lt;/edition&gt;&lt;keywords&gt;&lt;keyword&gt;Aged&lt;/keyword&gt;&lt;keyword&gt;*Exercise&lt;/keyword&gt;&lt;keyword&gt;Exercise Therapy&lt;/keyword&gt;&lt;keyword&gt;Humans&lt;/keyword&gt;&lt;keyword&gt;*Physical Functional Performance&lt;/keyword&gt;&lt;/keywords&gt;&lt;dates&gt;&lt;year&gt;2018&lt;/year&gt;&lt;pub-dates&gt;&lt;date&gt;Jan&lt;/date&gt;&lt;/pub-dates&gt;&lt;/dates&gt;&lt;isbn&gt;1836-9561&lt;/isbn&gt;&lt;accession-num&gt;28645532&lt;/accession-num&gt;&lt;urls&gt;&lt;/urls&gt;&lt;electronic-resource-num&gt;10.1016/j.jphys.2017.04.002&lt;/electronic-resource-num&gt;&lt;remote-database-provider&gt;NLM&lt;/remote-database-provider&gt;&lt;language&gt;eng&lt;/language&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30]</w:t>
      </w:r>
      <w:r w:rsidR="00AA471F" w:rsidRPr="006C33C2">
        <w:rPr>
          <w:rFonts w:cstheme="minorHAnsi"/>
          <w:sz w:val="24"/>
          <w:szCs w:val="24"/>
        </w:rPr>
        <w:fldChar w:fldCharType="end"/>
      </w:r>
      <w:r w:rsidR="00F16285" w:rsidRPr="006C33C2">
        <w:rPr>
          <w:rFonts w:cstheme="minorHAnsi"/>
          <w:sz w:val="24"/>
          <w:szCs w:val="24"/>
        </w:rPr>
        <w:t xml:space="preserve">. </w:t>
      </w:r>
      <w:r w:rsidRPr="006C33C2">
        <w:rPr>
          <w:rFonts w:cstheme="minorHAnsi"/>
          <w:sz w:val="24"/>
          <w:szCs w:val="24"/>
        </w:rPr>
        <w:t xml:space="preserve">We also measured handgrip strength, which was assessed three times for each hand using a Jamar dynamometer; the </w:t>
      </w:r>
      <w:r w:rsidR="00EF6379" w:rsidRPr="006C33C2">
        <w:rPr>
          <w:rFonts w:cstheme="minorHAnsi"/>
          <w:sz w:val="24"/>
          <w:szCs w:val="24"/>
        </w:rPr>
        <w:t xml:space="preserve">maximum </w:t>
      </w:r>
      <w:r w:rsidRPr="006C33C2">
        <w:rPr>
          <w:rFonts w:cstheme="minorHAnsi"/>
          <w:sz w:val="24"/>
          <w:szCs w:val="24"/>
        </w:rPr>
        <w:t>measurement was used for analysis</w:t>
      </w:r>
      <w:r w:rsidR="00621B69" w:rsidRPr="006C33C2">
        <w:rPr>
          <w:rFonts w:cstheme="minorHAnsi"/>
          <w:sz w:val="24"/>
          <w:szCs w:val="24"/>
        </w:rPr>
        <w:t xml:space="preserve"> </w:t>
      </w:r>
      <w:r w:rsidR="00AA471F" w:rsidRPr="006C33C2">
        <w:rPr>
          <w:rFonts w:cstheme="minorHAnsi"/>
          <w:sz w:val="24"/>
          <w:szCs w:val="24"/>
        </w:rPr>
        <w:fldChar w:fldCharType="begin">
          <w:fldData xml:space="preserve">PEVuZE5vdGU+PENpdGU+PEF1dGhvcj5Sb2JlcnRzPC9BdXRob3I+PFllYXI+MjAxMTwvWWVhcj48
UmVjTnVtPjcyPC9SZWNOdW0+PERpc3BsYXlUZXh0PlszMV08L0Rpc3BsYXlUZXh0PjxyZWNvcmQ+
PHJlYy1udW1iZXI+NzI8L3JlYy1udW1iZXI+PGZvcmVpZ24ta2V5cz48a2V5IGFwcD0iRU4iIGRi
LWlkPSJ2cGFwOTl2cjN4cnBlOGV3cnY1djJmMHp2dnJhdmFwcHZ6enoiIHRpbWVzdGFtcD0iMTU5
MzYxMzc2NCI+NzI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lZGl0aW9uPjIwMTEvMDYvMDE8L2VkaXRpb24+PGtleXdvcmRzPjxrZXl3b3JkPkFnZSBGYWN0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Sb2JlcnRzPC9BdXRob3I+PFllYXI+MjAxMTwvWWVhcj48
UmVjTnVtPjcyPC9SZWNOdW0+PERpc3BsYXlUZXh0PlszMV08L0Rpc3BsYXlUZXh0PjxyZWNvcmQ+
PHJlYy1udW1iZXI+NzI8L3JlYy1udW1iZXI+PGZvcmVpZ24ta2V5cz48a2V5IGFwcD0iRU4iIGRi
LWlkPSJ2cGFwOTl2cjN4cnBlOGV3cnY1djJmMHp2dnJhdmFwcHZ6enoiIHRpbWVzdGFtcD0iMTU5
MzYxMzc2NCI+NzI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lZGl0aW9uPjIwMTEvMDYvMDE8L2VkaXRpb24+PGtleXdvcmRzPjxrZXl3b3JkPkFnZSBGYWN0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31]</w:t>
      </w:r>
      <w:r w:rsidR="00AA471F" w:rsidRPr="006C33C2">
        <w:rPr>
          <w:rFonts w:cstheme="minorHAnsi"/>
          <w:sz w:val="24"/>
          <w:szCs w:val="24"/>
        </w:rPr>
        <w:fldChar w:fldCharType="end"/>
      </w:r>
      <w:r w:rsidRPr="006C33C2">
        <w:rPr>
          <w:rFonts w:cstheme="minorHAnsi"/>
          <w:sz w:val="24"/>
          <w:szCs w:val="24"/>
        </w:rPr>
        <w:t>.</w:t>
      </w:r>
      <w:r w:rsidR="00842C39" w:rsidRPr="006C33C2">
        <w:rPr>
          <w:rFonts w:cstheme="minorHAnsi"/>
          <w:sz w:val="24"/>
          <w:szCs w:val="24"/>
        </w:rPr>
        <w:t xml:space="preserve"> </w:t>
      </w:r>
      <w:r w:rsidR="00863D43" w:rsidRPr="006C33C2">
        <w:rPr>
          <w:rFonts w:cstheme="minorHAnsi"/>
          <w:sz w:val="24"/>
          <w:szCs w:val="24"/>
        </w:rPr>
        <w:t xml:space="preserve">We chose to use the SPPB as </w:t>
      </w:r>
      <w:r w:rsidR="00410B34" w:rsidRPr="006C33C2">
        <w:rPr>
          <w:rFonts w:cstheme="minorHAnsi"/>
          <w:sz w:val="24"/>
          <w:szCs w:val="24"/>
        </w:rPr>
        <w:t>SPPB scores are strongly correlated with measures of physical fitness in older adults</w:t>
      </w:r>
      <w:r w:rsidR="000270D1" w:rsidRPr="006C33C2">
        <w:rPr>
          <w:rFonts w:cstheme="minorHAnsi"/>
          <w:sz w:val="24"/>
          <w:szCs w:val="24"/>
        </w:rPr>
        <w:t xml:space="preserve"> </w:t>
      </w:r>
      <w:r w:rsidR="000270D1" w:rsidRPr="006C33C2">
        <w:rPr>
          <w:rFonts w:cstheme="minorHAnsi"/>
          <w:sz w:val="24"/>
          <w:szCs w:val="24"/>
        </w:rPr>
        <w:fldChar w:fldCharType="begin"/>
      </w:r>
      <w:r w:rsidR="00A12E90" w:rsidRPr="006C33C2">
        <w:rPr>
          <w:rFonts w:cstheme="minorHAnsi"/>
          <w:sz w:val="24"/>
          <w:szCs w:val="24"/>
        </w:rPr>
        <w:instrText xml:space="preserve"> ADDIN EN.CITE &lt;EndNote&gt;&lt;Cite&gt;&lt;Author&gt;Bellettiere&lt;/Author&gt;&lt;Year&gt;2020&lt;/Year&gt;&lt;RecNum&gt;100&lt;/RecNum&gt;&lt;DisplayText&gt;[32]&lt;/DisplayText&gt;&lt;record&gt;&lt;rec-number&gt;100&lt;/rec-number&gt;&lt;foreign-keys&gt;&lt;key app="EN" db-id="vpap99vr3xrpe8ewrv5v2f0zvvravappvzzz" timestamp="1604135359"&gt;100&lt;/key&gt;&lt;/foreign-keys&gt;&lt;ref-type name="Journal Article"&gt;17&lt;/ref-type&gt;&lt;contributors&gt;&lt;authors&gt;&lt;author&gt;John Bellettiere&lt;/author&gt;&lt;author&gt;Michael J. Lamonte&lt;/author&gt;&lt;author&gt;Jonathan Unkart&lt;/author&gt;&lt;author&gt;Sandy Liles&lt;/author&gt;&lt;author&gt;Deepika Laddu‐Patel&lt;/author&gt;&lt;author&gt;JoAnn E. Manson&lt;/author&gt;&lt;author&gt;Hailey Banack&lt;/author&gt;&lt;author&gt;Rebecca Seguin‐Fowler&lt;/author&gt;&lt;author&gt;Paul Chavez&lt;/author&gt;&lt;author&gt;Lesley F. Tinker&lt;/author&gt;&lt;author&gt;Robert B. Wallace&lt;/author&gt;&lt;author&gt;Andrea Z. LaCroix&lt;/author&gt;&lt;/authors&gt;&lt;/contributors&gt;&lt;titles&gt;&lt;title&gt;Short Physical Performance Battery and Incident Cardiovascular Events Among Older Women&lt;/title&gt;&lt;secondary-title&gt;Journal of the American Heart Association&lt;/secondary-title&gt;&lt;/titles&gt;&lt;periodical&gt;&lt;full-title&gt;Journal of the American Heart Association&lt;/full-title&gt;&lt;/periodical&gt;&lt;pages&gt;e016845&lt;/pages&gt;&lt;volume&gt;9&lt;/volume&gt;&lt;number&gt;14&lt;/number&gt;&lt;dates&gt;&lt;year&gt;2020&lt;/year&gt;&lt;/dates&gt;&lt;urls&gt;&lt;related-urls&gt;&lt;url&gt;https://www.ahajournals.org/doi/abs/10.1161/JAHA.120.016845&lt;/url&gt;&lt;url&gt;https://www.ahajournals.org/doi/pdf/10.1161/JAHA.120.016845?download=true&lt;/url&gt;&lt;/related-urls&gt;&lt;/urls&gt;&lt;electronic-resource-num&gt;doi:10.1161/JAHA.120.016845&lt;/electronic-resource-num&gt;&lt;/record&gt;&lt;/Cite&gt;&lt;/EndNote&gt;</w:instrText>
      </w:r>
      <w:r w:rsidR="000270D1" w:rsidRPr="006C33C2">
        <w:rPr>
          <w:rFonts w:cstheme="minorHAnsi"/>
          <w:sz w:val="24"/>
          <w:szCs w:val="24"/>
        </w:rPr>
        <w:fldChar w:fldCharType="separate"/>
      </w:r>
      <w:r w:rsidR="00A12E90" w:rsidRPr="006C33C2">
        <w:rPr>
          <w:rFonts w:cstheme="minorHAnsi"/>
          <w:noProof/>
          <w:sz w:val="24"/>
          <w:szCs w:val="24"/>
        </w:rPr>
        <w:t>[32]</w:t>
      </w:r>
      <w:r w:rsidR="000270D1" w:rsidRPr="006C33C2">
        <w:rPr>
          <w:rFonts w:cstheme="minorHAnsi"/>
          <w:sz w:val="24"/>
          <w:szCs w:val="24"/>
        </w:rPr>
        <w:fldChar w:fldCharType="end"/>
      </w:r>
      <w:r w:rsidR="000270D1" w:rsidRPr="006C33C2">
        <w:rPr>
          <w:rFonts w:cstheme="minorHAnsi"/>
          <w:sz w:val="24"/>
          <w:szCs w:val="24"/>
        </w:rPr>
        <w:t xml:space="preserve">, and the test-retest reliability of the SPPB </w:t>
      </w:r>
      <w:r w:rsidR="00863D43" w:rsidRPr="006C33C2">
        <w:rPr>
          <w:rFonts w:cstheme="minorHAnsi"/>
          <w:sz w:val="24"/>
          <w:szCs w:val="24"/>
        </w:rPr>
        <w:t xml:space="preserve">has been demonstrated to be </w:t>
      </w:r>
      <w:r w:rsidR="00977854" w:rsidRPr="006C33C2">
        <w:rPr>
          <w:rFonts w:cstheme="minorHAnsi"/>
          <w:sz w:val="24"/>
          <w:szCs w:val="24"/>
        </w:rPr>
        <w:t>high</w:t>
      </w:r>
      <w:r w:rsidR="000270D1" w:rsidRPr="006C33C2">
        <w:rPr>
          <w:rFonts w:cstheme="minorHAnsi"/>
          <w:sz w:val="24"/>
          <w:szCs w:val="24"/>
        </w:rPr>
        <w:t xml:space="preserve"> in </w:t>
      </w:r>
      <w:r w:rsidR="00863D43" w:rsidRPr="006C33C2">
        <w:rPr>
          <w:rFonts w:cstheme="minorHAnsi"/>
          <w:sz w:val="24"/>
          <w:szCs w:val="24"/>
        </w:rPr>
        <w:t>many studies</w:t>
      </w:r>
      <w:r w:rsidR="000270D1" w:rsidRPr="006C33C2">
        <w:rPr>
          <w:rFonts w:cstheme="minorHAnsi"/>
          <w:sz w:val="24"/>
          <w:szCs w:val="24"/>
        </w:rPr>
        <w:t xml:space="preserve"> </w:t>
      </w:r>
      <w:r w:rsidR="0024488E" w:rsidRPr="006C33C2">
        <w:rPr>
          <w:rFonts w:cstheme="minorHAnsi"/>
          <w:sz w:val="24"/>
          <w:szCs w:val="24"/>
        </w:rPr>
        <w:fldChar w:fldCharType="begin">
          <w:fldData xml:space="preserve">PEVuZE5vdGU+PENpdGU+PEF1dGhvcj5Hw7NtZXo8L0F1dGhvcj48WWVhcj4yMDEzPC9ZZWFyPjxS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==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Hw7NtZXo8L0F1dGhvcj48WWVhcj4yMDEzPC9ZZWFyPjxS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==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24488E" w:rsidRPr="006C33C2">
        <w:rPr>
          <w:rFonts w:cstheme="minorHAnsi"/>
          <w:sz w:val="24"/>
          <w:szCs w:val="24"/>
        </w:rPr>
      </w:r>
      <w:r w:rsidR="0024488E" w:rsidRPr="006C33C2">
        <w:rPr>
          <w:rFonts w:cstheme="minorHAnsi"/>
          <w:sz w:val="24"/>
          <w:szCs w:val="24"/>
        </w:rPr>
        <w:fldChar w:fldCharType="separate"/>
      </w:r>
      <w:r w:rsidR="00A12E90" w:rsidRPr="006C33C2">
        <w:rPr>
          <w:rFonts w:cstheme="minorHAnsi"/>
          <w:noProof/>
          <w:sz w:val="24"/>
          <w:szCs w:val="24"/>
        </w:rPr>
        <w:t>[33,34]</w:t>
      </w:r>
      <w:r w:rsidR="0024488E" w:rsidRPr="006C33C2">
        <w:rPr>
          <w:rFonts w:cstheme="minorHAnsi"/>
          <w:sz w:val="24"/>
          <w:szCs w:val="24"/>
        </w:rPr>
        <w:fldChar w:fldCharType="end"/>
      </w:r>
      <w:r w:rsidR="0024488E" w:rsidRPr="006C33C2">
        <w:rPr>
          <w:rFonts w:cstheme="minorHAnsi"/>
          <w:sz w:val="24"/>
          <w:szCs w:val="24"/>
        </w:rPr>
        <w:t>.</w:t>
      </w:r>
      <w:r w:rsidR="000270D1" w:rsidRPr="006C33C2">
        <w:rPr>
          <w:rFonts w:cstheme="minorHAnsi"/>
          <w:sz w:val="24"/>
          <w:szCs w:val="24"/>
        </w:rPr>
        <w:t xml:space="preserve"> </w:t>
      </w:r>
      <w:r w:rsidR="00863D43" w:rsidRPr="006C33C2">
        <w:rPr>
          <w:rFonts w:cstheme="minorHAnsi"/>
          <w:sz w:val="24"/>
          <w:szCs w:val="24"/>
        </w:rPr>
        <w:t>Furthermore</w:t>
      </w:r>
      <w:r w:rsidR="00B9496C" w:rsidRPr="006C33C2">
        <w:rPr>
          <w:rFonts w:cstheme="minorHAnsi"/>
          <w:sz w:val="24"/>
          <w:szCs w:val="24"/>
        </w:rPr>
        <w:t>,</w:t>
      </w:r>
      <w:r w:rsidR="00863D43" w:rsidRPr="006C33C2">
        <w:rPr>
          <w:rFonts w:cstheme="minorHAnsi"/>
          <w:sz w:val="24"/>
          <w:szCs w:val="24"/>
        </w:rPr>
        <w:t xml:space="preserve"> a</w:t>
      </w:r>
      <w:r w:rsidR="006259F8" w:rsidRPr="006C33C2">
        <w:rPr>
          <w:rFonts w:cstheme="minorHAnsi"/>
          <w:sz w:val="24"/>
          <w:szCs w:val="24"/>
        </w:rPr>
        <w:t xml:space="preserve"> systematic review of 12 functional assessment instruments for older adults identified the SPPB as the most positive overall rating and the highest scores on reliability</w:t>
      </w:r>
      <w:r w:rsidR="008E5BE4" w:rsidRPr="006C33C2">
        <w:rPr>
          <w:rFonts w:cstheme="minorHAnsi"/>
          <w:sz w:val="24"/>
          <w:szCs w:val="24"/>
        </w:rPr>
        <w:t xml:space="preserve"> (intra-class correlation coefficients ranging from</w:t>
      </w:r>
      <w:r w:rsidR="0064398E" w:rsidRPr="006C33C2">
        <w:rPr>
          <w:rFonts w:cstheme="minorHAnsi"/>
          <w:sz w:val="24"/>
          <w:szCs w:val="24"/>
        </w:rPr>
        <w:t xml:space="preserve"> </w:t>
      </w:r>
      <w:r w:rsidR="008E5BE4" w:rsidRPr="006C33C2">
        <w:rPr>
          <w:rFonts w:cstheme="minorHAnsi"/>
          <w:sz w:val="24"/>
          <w:szCs w:val="24"/>
        </w:rPr>
        <w:t>0.70 to 0.99)</w:t>
      </w:r>
      <w:r w:rsidR="006259F8" w:rsidRPr="006C33C2">
        <w:rPr>
          <w:rFonts w:cstheme="minorHAnsi"/>
          <w:sz w:val="24"/>
          <w:szCs w:val="24"/>
        </w:rPr>
        <w:t xml:space="preserve">, validity, and responsiveness to change </w:t>
      </w:r>
      <w:r w:rsidR="006259F8" w:rsidRPr="006C33C2">
        <w:rPr>
          <w:rFonts w:cstheme="minorHAnsi"/>
          <w:sz w:val="24"/>
          <w:szCs w:val="24"/>
        </w:rPr>
        <w:fldChar w:fldCharType="begin">
          <w:fldData xml:space="preserve">PEVuZE5vdGU+PENpdGU+PEF1dGhvcj5GcmVpYmVyZ2VyPC9BdXRob3I+PFllYXI+MjAxMjwvWWVh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cxMi0yMTwvcGFnZXM+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GcmVpYmVyZ2VyPC9BdXRob3I+PFllYXI+MjAxMjwvWWVh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cxMi0yMTwvcGFnZXM+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6259F8" w:rsidRPr="006C33C2">
        <w:rPr>
          <w:rFonts w:cstheme="minorHAnsi"/>
          <w:sz w:val="24"/>
          <w:szCs w:val="24"/>
        </w:rPr>
      </w:r>
      <w:r w:rsidR="006259F8" w:rsidRPr="006C33C2">
        <w:rPr>
          <w:rFonts w:cstheme="minorHAnsi"/>
          <w:sz w:val="24"/>
          <w:szCs w:val="24"/>
        </w:rPr>
        <w:fldChar w:fldCharType="separate"/>
      </w:r>
      <w:r w:rsidR="00A12E90" w:rsidRPr="006C33C2">
        <w:rPr>
          <w:rFonts w:cstheme="minorHAnsi"/>
          <w:noProof/>
          <w:sz w:val="24"/>
          <w:szCs w:val="24"/>
        </w:rPr>
        <w:t>[35]</w:t>
      </w:r>
      <w:r w:rsidR="006259F8" w:rsidRPr="006C33C2">
        <w:rPr>
          <w:rFonts w:cstheme="minorHAnsi"/>
          <w:sz w:val="24"/>
          <w:szCs w:val="24"/>
        </w:rPr>
        <w:fldChar w:fldCharType="end"/>
      </w:r>
      <w:r w:rsidR="006259F8" w:rsidRPr="006C33C2">
        <w:rPr>
          <w:rFonts w:cstheme="minorHAnsi"/>
          <w:sz w:val="24"/>
          <w:szCs w:val="24"/>
        </w:rPr>
        <w:t>.</w:t>
      </w:r>
    </w:p>
    <w:p w14:paraId="238D8747" w14:textId="2BFCD4E4" w:rsidR="004D062E" w:rsidRPr="006C33C2" w:rsidRDefault="00E71754" w:rsidP="003631F4">
      <w:pPr>
        <w:spacing w:line="360" w:lineRule="auto"/>
        <w:jc w:val="both"/>
        <w:rPr>
          <w:rFonts w:cstheme="minorHAnsi"/>
          <w:sz w:val="24"/>
          <w:szCs w:val="24"/>
        </w:rPr>
      </w:pPr>
      <w:r w:rsidRPr="006C33C2">
        <w:rPr>
          <w:rFonts w:cstheme="minorHAnsi"/>
          <w:sz w:val="24"/>
          <w:szCs w:val="24"/>
        </w:rPr>
        <w:lastRenderedPageBreak/>
        <w:t xml:space="preserve">We measured </w:t>
      </w:r>
      <w:r w:rsidR="00007B37" w:rsidRPr="006C33C2">
        <w:rPr>
          <w:rFonts w:cstheme="minorHAnsi"/>
          <w:sz w:val="24"/>
          <w:szCs w:val="24"/>
        </w:rPr>
        <w:t>gait</w:t>
      </w:r>
      <w:r w:rsidRPr="006C33C2">
        <w:rPr>
          <w:rFonts w:cstheme="minorHAnsi"/>
          <w:sz w:val="24"/>
          <w:szCs w:val="24"/>
        </w:rPr>
        <w:t xml:space="preserve"> speed using</w:t>
      </w:r>
      <w:r w:rsidR="00F16285" w:rsidRPr="006C33C2">
        <w:rPr>
          <w:rFonts w:cstheme="minorHAnsi"/>
          <w:sz w:val="24"/>
          <w:szCs w:val="24"/>
        </w:rPr>
        <w:t xml:space="preserve"> an eight-</w:t>
      </w:r>
      <w:r w:rsidRPr="006C33C2">
        <w:rPr>
          <w:rFonts w:cstheme="minorHAnsi"/>
          <w:sz w:val="24"/>
          <w:szCs w:val="24"/>
        </w:rPr>
        <w:t>foot course</w:t>
      </w:r>
      <w:r w:rsidR="00F16285" w:rsidRPr="006C33C2">
        <w:rPr>
          <w:rFonts w:cstheme="minorHAnsi"/>
          <w:sz w:val="24"/>
          <w:szCs w:val="24"/>
        </w:rPr>
        <w:t xml:space="preserve"> with no obstructions for an additional foot at either end. Participants were asked to walk at their customary pace and the time taken was recorded using a stopwatch. The use of assistive devices, such as canes, was permitted if </w:t>
      </w:r>
      <w:r w:rsidRPr="006C33C2">
        <w:rPr>
          <w:rFonts w:cstheme="minorHAnsi"/>
          <w:sz w:val="24"/>
          <w:szCs w:val="24"/>
        </w:rPr>
        <w:t>necessary</w:t>
      </w:r>
      <w:r w:rsidR="00F16285" w:rsidRPr="006C33C2">
        <w:rPr>
          <w:rFonts w:cstheme="minorHAnsi"/>
          <w:sz w:val="24"/>
          <w:szCs w:val="24"/>
        </w:rPr>
        <w:t xml:space="preserve">. </w:t>
      </w:r>
      <w:r w:rsidRPr="006C33C2">
        <w:rPr>
          <w:rFonts w:cstheme="minorHAnsi"/>
          <w:sz w:val="24"/>
          <w:szCs w:val="24"/>
        </w:rPr>
        <w:t>We determined g</w:t>
      </w:r>
      <w:r w:rsidR="00F16285" w:rsidRPr="006C33C2">
        <w:rPr>
          <w:rFonts w:cstheme="minorHAnsi"/>
          <w:sz w:val="24"/>
          <w:szCs w:val="24"/>
        </w:rPr>
        <w:t xml:space="preserve">ait speed by dividing the distance traversed by the time between the first and last step. </w:t>
      </w:r>
    </w:p>
    <w:p w14:paraId="0E088BE8" w14:textId="6103B74E" w:rsidR="004D062E" w:rsidRPr="006C33C2" w:rsidRDefault="00F16285" w:rsidP="003631F4">
      <w:pPr>
        <w:spacing w:line="360" w:lineRule="auto"/>
        <w:jc w:val="both"/>
        <w:rPr>
          <w:rFonts w:cstheme="minorHAnsi"/>
          <w:sz w:val="24"/>
          <w:szCs w:val="24"/>
        </w:rPr>
      </w:pPr>
      <w:r w:rsidRPr="006C33C2">
        <w:rPr>
          <w:rFonts w:cstheme="minorHAnsi"/>
          <w:sz w:val="24"/>
          <w:szCs w:val="24"/>
        </w:rPr>
        <w:t>In the timed up-and-go test, participants were asked to rise from a chair</w:t>
      </w:r>
      <w:r w:rsidR="008D0609" w:rsidRPr="006C33C2">
        <w:rPr>
          <w:rFonts w:cstheme="minorHAnsi"/>
          <w:sz w:val="24"/>
          <w:szCs w:val="24"/>
        </w:rPr>
        <w:t xml:space="preserve"> as quickly as possible</w:t>
      </w:r>
      <w:r w:rsidRPr="006C33C2">
        <w:rPr>
          <w:rFonts w:cstheme="minorHAnsi"/>
          <w:sz w:val="24"/>
          <w:szCs w:val="24"/>
        </w:rPr>
        <w:t>, walk three meters</w:t>
      </w:r>
      <w:r w:rsidR="009D432C" w:rsidRPr="006C33C2">
        <w:rPr>
          <w:rFonts w:cstheme="minorHAnsi"/>
          <w:sz w:val="24"/>
          <w:szCs w:val="24"/>
        </w:rPr>
        <w:t xml:space="preserve"> at a comfortable and safe pace</w:t>
      </w:r>
      <w:r w:rsidRPr="006C33C2">
        <w:rPr>
          <w:rFonts w:cstheme="minorHAnsi"/>
          <w:sz w:val="24"/>
          <w:szCs w:val="24"/>
        </w:rPr>
        <w:t>, turn around, walk back to the chair and sit down again. The use of mobility aids was permitted if required</w:t>
      </w:r>
      <w:r w:rsidR="00B75C5C" w:rsidRPr="006C33C2">
        <w:rPr>
          <w:rFonts w:cstheme="minorHAnsi"/>
          <w:sz w:val="24"/>
          <w:szCs w:val="24"/>
        </w:rPr>
        <w:t xml:space="preserve"> </w:t>
      </w:r>
      <w:r w:rsidR="004545EC" w:rsidRPr="006C33C2">
        <w:rPr>
          <w:rFonts w:cstheme="minorHAnsi"/>
          <w:sz w:val="24"/>
          <w:szCs w:val="24"/>
        </w:rPr>
        <w:t xml:space="preserve">according to usual practice for these tests </w:t>
      </w:r>
      <w:r w:rsidR="00BF4B6D" w:rsidRPr="006C33C2">
        <w:rPr>
          <w:rFonts w:cstheme="minorHAnsi"/>
          <w:sz w:val="24"/>
          <w:szCs w:val="24"/>
        </w:rPr>
        <w:fldChar w:fldCharType="begin">
          <w:fldData xml:space="preserve">PEVuZE5vdGU+PENpdGU+PEF1dGhvcj5HdXJhbG5pazwvQXV0aG9yPjxZZWFyPjE5OTQ8L1llYXI+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HdXJhbG5pazwvQXV0aG9yPjxZZWFyPjE5OTQ8L1llYXI+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BF4B6D" w:rsidRPr="006C33C2">
        <w:rPr>
          <w:rFonts w:cstheme="minorHAnsi"/>
          <w:sz w:val="24"/>
          <w:szCs w:val="24"/>
        </w:rPr>
      </w:r>
      <w:r w:rsidR="00BF4B6D" w:rsidRPr="006C33C2">
        <w:rPr>
          <w:rFonts w:cstheme="minorHAnsi"/>
          <w:sz w:val="24"/>
          <w:szCs w:val="24"/>
        </w:rPr>
        <w:fldChar w:fldCharType="separate"/>
      </w:r>
      <w:r w:rsidR="00A12E90" w:rsidRPr="006C33C2">
        <w:rPr>
          <w:rFonts w:cstheme="minorHAnsi"/>
          <w:noProof/>
          <w:sz w:val="24"/>
          <w:szCs w:val="24"/>
        </w:rPr>
        <w:t>[36]</w:t>
      </w:r>
      <w:r w:rsidR="00BF4B6D" w:rsidRPr="006C33C2">
        <w:rPr>
          <w:rFonts w:cstheme="minorHAnsi"/>
          <w:sz w:val="24"/>
          <w:szCs w:val="24"/>
        </w:rPr>
        <w:fldChar w:fldCharType="end"/>
      </w:r>
      <w:r w:rsidR="00BF4B6D" w:rsidRPr="006C33C2">
        <w:rPr>
          <w:rFonts w:cstheme="minorHAnsi"/>
          <w:sz w:val="24"/>
          <w:szCs w:val="24"/>
        </w:rPr>
        <w:t>,</w:t>
      </w:r>
      <w:r w:rsidR="004545EC" w:rsidRPr="006C33C2">
        <w:rPr>
          <w:rFonts w:cstheme="minorHAnsi"/>
          <w:sz w:val="24"/>
          <w:szCs w:val="24"/>
        </w:rPr>
        <w:t xml:space="preserve"> but</w:t>
      </w:r>
      <w:r w:rsidR="00B75C5C" w:rsidRPr="006C33C2">
        <w:rPr>
          <w:rFonts w:cstheme="minorHAnsi"/>
          <w:sz w:val="24"/>
          <w:szCs w:val="24"/>
        </w:rPr>
        <w:t xml:space="preserve"> 93%</w:t>
      </w:r>
      <w:r w:rsidR="00EE3097" w:rsidRPr="006C33C2">
        <w:rPr>
          <w:rFonts w:cstheme="minorHAnsi"/>
          <w:sz w:val="24"/>
          <w:szCs w:val="24"/>
        </w:rPr>
        <w:t xml:space="preserve"> of participants did not use any.</w:t>
      </w:r>
      <w:r w:rsidRPr="006C33C2">
        <w:rPr>
          <w:rFonts w:cstheme="minorHAnsi"/>
          <w:sz w:val="24"/>
          <w:szCs w:val="24"/>
        </w:rPr>
        <w:t xml:space="preserve"> Time taken was recorded using a stopwatch. </w:t>
      </w:r>
    </w:p>
    <w:p w14:paraId="11EFE4ED" w14:textId="77777777" w:rsidR="004D062E" w:rsidRPr="006C33C2" w:rsidRDefault="00F16285" w:rsidP="003631F4">
      <w:pPr>
        <w:spacing w:line="360" w:lineRule="auto"/>
        <w:jc w:val="both"/>
        <w:rPr>
          <w:rFonts w:cstheme="minorHAnsi"/>
          <w:sz w:val="24"/>
          <w:szCs w:val="24"/>
        </w:rPr>
      </w:pPr>
      <w:r w:rsidRPr="006C33C2">
        <w:rPr>
          <w:rFonts w:cstheme="minorHAnsi"/>
          <w:sz w:val="24"/>
          <w:szCs w:val="24"/>
        </w:rPr>
        <w:t xml:space="preserve">To test chair rises, participants crossed their arms across their chest and stood up. Those who could complete this task were asked to stand up and sit down again a total of five times. The time was taken from their initial sitting position until they were standing on the fifth repetition. </w:t>
      </w:r>
    </w:p>
    <w:p w14:paraId="3B8E5BD5" w14:textId="5F65D2F1" w:rsidR="004D062E" w:rsidRPr="006C33C2" w:rsidRDefault="00F16285" w:rsidP="003631F4">
      <w:pPr>
        <w:spacing w:line="360" w:lineRule="auto"/>
        <w:jc w:val="both"/>
        <w:rPr>
          <w:rFonts w:cstheme="minorHAnsi"/>
          <w:sz w:val="24"/>
          <w:szCs w:val="24"/>
        </w:rPr>
      </w:pPr>
      <w:r w:rsidRPr="006C33C2">
        <w:rPr>
          <w:rFonts w:cstheme="minorHAnsi"/>
          <w:sz w:val="24"/>
          <w:szCs w:val="24"/>
        </w:rPr>
        <w:t xml:space="preserve">The tandem stands tested the participants’ ability to maintain their balance. The standing balance test involved a semi-tandem stand where participants placed one foot in front of the other such that the big toe of one foot was touching the side of the heel of the other. If participants could not hold the semi-tandem stand for 10 seconds, they did a side-by-side stand (standing with the feet side-by-side). If they could hold the semi-tandem stand for 10 seconds, they also attempted a full tandem stand where participants placed one foot in front of the other (touching heel to toe) and held this position for as long as they could up to 10 seconds. </w:t>
      </w:r>
    </w:p>
    <w:p w14:paraId="72B2ABEB" w14:textId="2B4DDED5" w:rsidR="001E04C4" w:rsidRPr="006C33C2" w:rsidRDefault="004D062E" w:rsidP="003631F4">
      <w:pPr>
        <w:spacing w:line="360" w:lineRule="auto"/>
        <w:jc w:val="both"/>
        <w:rPr>
          <w:rFonts w:cstheme="minorHAnsi"/>
          <w:sz w:val="24"/>
          <w:szCs w:val="24"/>
        </w:rPr>
      </w:pPr>
      <w:r w:rsidRPr="006C33C2">
        <w:rPr>
          <w:rFonts w:cstheme="minorHAnsi"/>
          <w:sz w:val="24"/>
          <w:szCs w:val="24"/>
        </w:rPr>
        <w:t xml:space="preserve">A physical </w:t>
      </w:r>
      <w:r w:rsidR="009D432C" w:rsidRPr="006C33C2">
        <w:rPr>
          <w:rFonts w:cstheme="minorHAnsi"/>
          <w:sz w:val="24"/>
          <w:szCs w:val="24"/>
        </w:rPr>
        <w:t>capabi</w:t>
      </w:r>
      <w:r w:rsidR="00A24970" w:rsidRPr="006C33C2">
        <w:rPr>
          <w:rFonts w:cstheme="minorHAnsi"/>
          <w:sz w:val="24"/>
          <w:szCs w:val="24"/>
        </w:rPr>
        <w:t>l</w:t>
      </w:r>
      <w:r w:rsidR="009D432C" w:rsidRPr="006C33C2">
        <w:rPr>
          <w:rFonts w:cstheme="minorHAnsi"/>
          <w:sz w:val="24"/>
          <w:szCs w:val="24"/>
        </w:rPr>
        <w:t xml:space="preserve">ity </w:t>
      </w:r>
      <w:r w:rsidRPr="006C33C2">
        <w:rPr>
          <w:rFonts w:cstheme="minorHAnsi"/>
          <w:sz w:val="24"/>
          <w:szCs w:val="24"/>
        </w:rPr>
        <w:t>score was derived from the tests of gait speed, chair rises, and balance</w:t>
      </w:r>
      <w:r w:rsidR="00A26100" w:rsidRPr="006C33C2">
        <w:rPr>
          <w:rFonts w:cstheme="minorHAnsi"/>
          <w:sz w:val="24"/>
          <w:szCs w:val="24"/>
        </w:rPr>
        <w:t>, according to the</w:t>
      </w:r>
      <w:r w:rsidR="00A26100" w:rsidRPr="006C33C2">
        <w:t xml:space="preserve"> </w:t>
      </w:r>
      <w:r w:rsidR="00842C39" w:rsidRPr="006C33C2">
        <w:rPr>
          <w:rFonts w:cstheme="minorHAnsi"/>
          <w:sz w:val="24"/>
          <w:szCs w:val="24"/>
        </w:rPr>
        <w:t>SPPB</w:t>
      </w:r>
      <w:r w:rsidR="00A26100" w:rsidRPr="006C33C2">
        <w:rPr>
          <w:rFonts w:cstheme="minorHAnsi"/>
          <w:sz w:val="24"/>
          <w:szCs w:val="24"/>
        </w:rPr>
        <w:t xml:space="preserve"> scoring guidelines</w:t>
      </w:r>
      <w:r w:rsidR="009D432C" w:rsidRPr="006C33C2">
        <w:rPr>
          <w:rFonts w:cstheme="minorHAnsi"/>
          <w:sz w:val="24"/>
          <w:szCs w:val="24"/>
        </w:rPr>
        <w:t xml:space="preserve">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Treacy&lt;/Author&gt;&lt;Year&gt;2018&lt;/Year&gt;&lt;RecNum&gt;73&lt;/RecNum&gt;&lt;DisplayText&gt;[30]&lt;/DisplayText&gt;&lt;record&gt;&lt;rec-number&gt;73&lt;/rec-number&gt;&lt;foreign-keys&gt;&lt;key app="EN" db-id="vpap99vr3xrpe8ewrv5v2f0zvvravappvzzz" timestamp="1593614741"&gt;73&lt;/key&gt;&lt;/foreign-keys&gt;&lt;ref-type name="Journal Article"&gt;17&lt;/ref-type&gt;&lt;contributors&gt;&lt;authors&gt;&lt;author&gt;Treacy, D.&lt;/author&gt;&lt;author&gt;Hassett, L.&lt;/author&gt;&lt;/authors&gt;&lt;/contributors&gt;&lt;auth-address&gt;The George Institute for Global Health, Sydney Medical School, The University of Sydney; Physiotherapy Department, Prince of Wales Hospital, South Eastern Sydney Local Health District.&amp;#xD;The George Institute for Global Health, Sydney Medical School, The University of Sydney; Faculty of Health Sciences, The University of Sydney, Australia.&lt;/auth-address&gt;&lt;titles&gt;&lt;title&gt;The Short Physical Performance Battery&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61&lt;/pages&gt;&lt;volume&gt;64&lt;/volume&gt;&lt;number&gt;1&lt;/number&gt;&lt;edition&gt;2017/06/25&lt;/edition&gt;&lt;keywords&gt;&lt;keyword&gt;Aged&lt;/keyword&gt;&lt;keyword&gt;*Exercise&lt;/keyword&gt;&lt;keyword&gt;Exercise Therapy&lt;/keyword&gt;&lt;keyword&gt;Humans&lt;/keyword&gt;&lt;keyword&gt;*Physical Functional Performance&lt;/keyword&gt;&lt;/keywords&gt;&lt;dates&gt;&lt;year&gt;2018&lt;/year&gt;&lt;pub-dates&gt;&lt;date&gt;Jan&lt;/date&gt;&lt;/pub-dates&gt;&lt;/dates&gt;&lt;isbn&gt;1836-9561&lt;/isbn&gt;&lt;accession-num&gt;28645532&lt;/accession-num&gt;&lt;urls&gt;&lt;/urls&gt;&lt;electronic-resource-num&gt;10.1016/j.jphys.2017.04.002&lt;/electronic-resource-num&gt;&lt;remote-database-provider&gt;NLM&lt;/remote-database-provider&gt;&lt;language&gt;eng&lt;/language&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30]</w:t>
      </w:r>
      <w:r w:rsidR="00AA471F" w:rsidRPr="006C33C2">
        <w:rPr>
          <w:rFonts w:cstheme="minorHAnsi"/>
          <w:sz w:val="24"/>
          <w:szCs w:val="24"/>
        </w:rPr>
        <w:fldChar w:fldCharType="end"/>
      </w:r>
      <w:r w:rsidRPr="006C33C2">
        <w:rPr>
          <w:rFonts w:cstheme="minorHAnsi"/>
          <w:sz w:val="24"/>
          <w:szCs w:val="24"/>
        </w:rPr>
        <w:t xml:space="preserve">. </w:t>
      </w:r>
      <w:r w:rsidR="002E54E8" w:rsidRPr="006C33C2">
        <w:rPr>
          <w:rFonts w:cstheme="minorHAnsi"/>
          <w:sz w:val="24"/>
          <w:szCs w:val="24"/>
        </w:rPr>
        <w:t>For the walking test and the chair rise test, those p</w:t>
      </w:r>
      <w:r w:rsidRPr="006C33C2">
        <w:rPr>
          <w:rFonts w:cstheme="minorHAnsi"/>
          <w:sz w:val="24"/>
          <w:szCs w:val="24"/>
        </w:rPr>
        <w:t xml:space="preserve">articipants </w:t>
      </w:r>
      <w:r w:rsidR="00F16285" w:rsidRPr="006C33C2">
        <w:rPr>
          <w:rFonts w:cstheme="minorHAnsi"/>
          <w:sz w:val="24"/>
          <w:szCs w:val="24"/>
        </w:rPr>
        <w:t xml:space="preserve">who could not complete the </w:t>
      </w:r>
      <w:r w:rsidR="000C52D3" w:rsidRPr="006C33C2">
        <w:rPr>
          <w:rFonts w:cstheme="minorHAnsi"/>
          <w:sz w:val="24"/>
          <w:szCs w:val="24"/>
        </w:rPr>
        <w:t>test</w:t>
      </w:r>
      <w:r w:rsidR="002E54E8" w:rsidRPr="006C33C2">
        <w:rPr>
          <w:rFonts w:cstheme="minorHAnsi"/>
          <w:sz w:val="24"/>
          <w:szCs w:val="24"/>
        </w:rPr>
        <w:t xml:space="preserve"> </w:t>
      </w:r>
      <w:r w:rsidR="00F16285" w:rsidRPr="006C33C2">
        <w:rPr>
          <w:rFonts w:cstheme="minorHAnsi"/>
          <w:sz w:val="24"/>
          <w:szCs w:val="24"/>
        </w:rPr>
        <w:t>were given a score of 0</w:t>
      </w:r>
      <w:r w:rsidRPr="006C33C2">
        <w:rPr>
          <w:rFonts w:cstheme="minorHAnsi"/>
          <w:sz w:val="24"/>
          <w:szCs w:val="24"/>
        </w:rPr>
        <w:t>. The remaining participants’</w:t>
      </w:r>
      <w:r w:rsidR="00F16285" w:rsidRPr="006C33C2">
        <w:rPr>
          <w:rFonts w:cstheme="minorHAnsi"/>
          <w:sz w:val="24"/>
          <w:szCs w:val="24"/>
        </w:rPr>
        <w:t xml:space="preserve"> times were divided into quartiles and given a score of 1-4</w:t>
      </w:r>
      <w:r w:rsidR="00F0657A" w:rsidRPr="006C33C2">
        <w:rPr>
          <w:rFonts w:cstheme="minorHAnsi"/>
          <w:sz w:val="24"/>
          <w:szCs w:val="24"/>
        </w:rPr>
        <w:t>, slowest to fastest quartile.</w:t>
      </w:r>
      <w:r w:rsidR="00F16285" w:rsidRPr="006C33C2">
        <w:rPr>
          <w:rFonts w:cstheme="minorHAnsi"/>
          <w:sz w:val="24"/>
          <w:szCs w:val="24"/>
        </w:rPr>
        <w:t xml:space="preserve"> For the balance test, if </w:t>
      </w:r>
      <w:r w:rsidRPr="006C33C2">
        <w:rPr>
          <w:rFonts w:cstheme="minorHAnsi"/>
          <w:sz w:val="24"/>
          <w:szCs w:val="24"/>
        </w:rPr>
        <w:t>participants could maintain</w:t>
      </w:r>
      <w:r w:rsidR="00F16285" w:rsidRPr="006C33C2">
        <w:rPr>
          <w:rFonts w:cstheme="minorHAnsi"/>
          <w:sz w:val="24"/>
          <w:szCs w:val="24"/>
        </w:rPr>
        <w:t xml:space="preserve"> balance in the full tandem stand for </w:t>
      </w:r>
      <w:r w:rsidR="00663B3F" w:rsidRPr="006C33C2">
        <w:rPr>
          <w:rFonts w:cstheme="minorHAnsi"/>
          <w:sz w:val="24"/>
          <w:szCs w:val="24"/>
        </w:rPr>
        <w:t xml:space="preserve">a minimum of </w:t>
      </w:r>
      <w:r w:rsidR="00F16285" w:rsidRPr="006C33C2">
        <w:rPr>
          <w:rFonts w:cstheme="minorHAnsi"/>
          <w:sz w:val="24"/>
          <w:szCs w:val="24"/>
        </w:rPr>
        <w:t xml:space="preserve">10 seconds, they were given a score of 4; if </w:t>
      </w:r>
      <w:r w:rsidR="00663B3F" w:rsidRPr="006C33C2">
        <w:rPr>
          <w:rFonts w:cstheme="minorHAnsi"/>
          <w:sz w:val="24"/>
          <w:szCs w:val="24"/>
        </w:rPr>
        <w:t>their time</w:t>
      </w:r>
      <w:r w:rsidR="00F16285" w:rsidRPr="006C33C2">
        <w:rPr>
          <w:rFonts w:cstheme="minorHAnsi"/>
          <w:sz w:val="24"/>
          <w:szCs w:val="24"/>
        </w:rPr>
        <w:t xml:space="preserve"> </w:t>
      </w:r>
      <w:r w:rsidR="00663B3F" w:rsidRPr="006C33C2">
        <w:rPr>
          <w:rFonts w:cstheme="minorHAnsi"/>
          <w:sz w:val="24"/>
          <w:szCs w:val="24"/>
        </w:rPr>
        <w:t>was</w:t>
      </w:r>
      <w:r w:rsidR="00F16285" w:rsidRPr="006C33C2">
        <w:rPr>
          <w:rFonts w:cstheme="minorHAnsi"/>
          <w:sz w:val="24"/>
          <w:szCs w:val="24"/>
        </w:rPr>
        <w:t xml:space="preserve"> ≥3 and &lt;10 seconds, they scored 3; </w:t>
      </w:r>
      <w:r w:rsidR="00663B3F" w:rsidRPr="006C33C2">
        <w:rPr>
          <w:rFonts w:cstheme="minorHAnsi"/>
          <w:sz w:val="24"/>
          <w:szCs w:val="24"/>
        </w:rPr>
        <w:t>if they maintained balance for</w:t>
      </w:r>
      <w:r w:rsidR="00F16285" w:rsidRPr="006C33C2">
        <w:rPr>
          <w:rFonts w:cstheme="minorHAnsi"/>
          <w:sz w:val="24"/>
          <w:szCs w:val="24"/>
        </w:rPr>
        <w:t xml:space="preserve"> less than 3 seconds but were able to maintain a semi-tandem stand, they scored 2; if they could not do the semi-tandem stand but </w:t>
      </w:r>
      <w:r w:rsidR="00F16285" w:rsidRPr="006C33C2">
        <w:rPr>
          <w:rFonts w:cstheme="minorHAnsi"/>
          <w:sz w:val="24"/>
          <w:szCs w:val="24"/>
        </w:rPr>
        <w:lastRenderedPageBreak/>
        <w:t xml:space="preserve">could do the side-by-side stand, they scored 1; and if they could do </w:t>
      </w:r>
      <w:r w:rsidR="002310D7" w:rsidRPr="006C33C2">
        <w:rPr>
          <w:rFonts w:cstheme="minorHAnsi"/>
          <w:sz w:val="24"/>
          <w:szCs w:val="24"/>
        </w:rPr>
        <w:t>n</w:t>
      </w:r>
      <w:r w:rsidR="00F16285" w:rsidRPr="006C33C2">
        <w:rPr>
          <w:rFonts w:cstheme="minorHAnsi"/>
          <w:sz w:val="24"/>
          <w:szCs w:val="24"/>
        </w:rPr>
        <w:t xml:space="preserve">either the semi-tandem </w:t>
      </w:r>
      <w:r w:rsidR="002310D7" w:rsidRPr="006C33C2">
        <w:rPr>
          <w:rFonts w:cstheme="minorHAnsi"/>
          <w:sz w:val="24"/>
          <w:szCs w:val="24"/>
        </w:rPr>
        <w:t>n</w:t>
      </w:r>
      <w:r w:rsidR="00F16285" w:rsidRPr="006C33C2">
        <w:rPr>
          <w:rFonts w:cstheme="minorHAnsi"/>
          <w:sz w:val="24"/>
          <w:szCs w:val="24"/>
        </w:rPr>
        <w:t xml:space="preserve">or the side-by-side stand, they scored 0.The scores for the walking test, chair rises and balance test were then summed. The maximum possible score was 12 and the minimum was 0. </w:t>
      </w:r>
      <w:r w:rsidR="00663B3F" w:rsidRPr="006C33C2">
        <w:rPr>
          <w:rFonts w:cstheme="minorHAnsi"/>
          <w:sz w:val="24"/>
          <w:szCs w:val="24"/>
        </w:rPr>
        <w:t>Scores</w:t>
      </w:r>
      <w:r w:rsidR="00F16285" w:rsidRPr="006C33C2">
        <w:rPr>
          <w:rFonts w:cstheme="minorHAnsi"/>
          <w:sz w:val="24"/>
          <w:szCs w:val="24"/>
        </w:rPr>
        <w:t xml:space="preserve"> lower than 9 were </w:t>
      </w:r>
      <w:r w:rsidR="00663B3F" w:rsidRPr="006C33C2">
        <w:rPr>
          <w:rFonts w:cstheme="minorHAnsi"/>
          <w:sz w:val="24"/>
          <w:szCs w:val="24"/>
        </w:rPr>
        <w:t xml:space="preserve">considered </w:t>
      </w:r>
      <w:r w:rsidR="00C73A47" w:rsidRPr="006C33C2">
        <w:rPr>
          <w:rFonts w:cstheme="minorHAnsi"/>
          <w:sz w:val="24"/>
          <w:szCs w:val="24"/>
        </w:rPr>
        <w:t>to be</w:t>
      </w:r>
      <w:r w:rsidR="00FD71FD" w:rsidRPr="006C33C2">
        <w:rPr>
          <w:rFonts w:cstheme="minorHAnsi"/>
          <w:sz w:val="24"/>
          <w:szCs w:val="24"/>
        </w:rPr>
        <w:t xml:space="preserve"> </w:t>
      </w:r>
      <w:r w:rsidR="00663B3F" w:rsidRPr="006C33C2">
        <w:rPr>
          <w:rFonts w:cstheme="minorHAnsi"/>
          <w:sz w:val="24"/>
          <w:szCs w:val="24"/>
        </w:rPr>
        <w:t xml:space="preserve">indicative of poor physical </w:t>
      </w:r>
      <w:r w:rsidR="00814E85" w:rsidRPr="006C33C2">
        <w:rPr>
          <w:rFonts w:cstheme="minorHAnsi"/>
          <w:sz w:val="24"/>
          <w:szCs w:val="24"/>
        </w:rPr>
        <w:t>capabi</w:t>
      </w:r>
      <w:r w:rsidR="004370DD" w:rsidRPr="006C33C2">
        <w:rPr>
          <w:rFonts w:cstheme="minorHAnsi"/>
          <w:sz w:val="24"/>
          <w:szCs w:val="24"/>
        </w:rPr>
        <w:t>l</w:t>
      </w:r>
      <w:r w:rsidR="00814E85" w:rsidRPr="006C33C2">
        <w:rPr>
          <w:rFonts w:cstheme="minorHAnsi"/>
          <w:sz w:val="24"/>
          <w:szCs w:val="24"/>
        </w:rPr>
        <w:t>ity</w:t>
      </w:r>
      <w:r w:rsidR="00F16285" w:rsidRPr="006C33C2">
        <w:rPr>
          <w:rFonts w:cstheme="minorHAnsi"/>
          <w:sz w:val="24"/>
          <w:szCs w:val="24"/>
        </w:rPr>
        <w:t>.</w:t>
      </w:r>
    </w:p>
    <w:p w14:paraId="020DDC63" w14:textId="290DD136" w:rsidR="00092BED" w:rsidRPr="006C33C2" w:rsidRDefault="009B03F0" w:rsidP="003631F4">
      <w:pPr>
        <w:spacing w:line="360" w:lineRule="auto"/>
        <w:jc w:val="both"/>
        <w:rPr>
          <w:rFonts w:cstheme="minorHAnsi"/>
          <w:sz w:val="24"/>
          <w:szCs w:val="24"/>
        </w:rPr>
      </w:pPr>
      <w:r w:rsidRPr="006C33C2">
        <w:rPr>
          <w:rFonts w:cstheme="minorHAnsi"/>
          <w:sz w:val="24"/>
          <w:szCs w:val="24"/>
        </w:rPr>
        <w:t xml:space="preserve">Depressive and anxiety symptoms </w:t>
      </w:r>
      <w:r w:rsidR="00791C52" w:rsidRPr="006C33C2">
        <w:rPr>
          <w:rFonts w:cstheme="minorHAnsi"/>
          <w:sz w:val="24"/>
          <w:szCs w:val="24"/>
        </w:rPr>
        <w:t xml:space="preserve">reported </w:t>
      </w:r>
      <w:r w:rsidR="00776A92" w:rsidRPr="006C33C2">
        <w:rPr>
          <w:rFonts w:cstheme="minorHAnsi"/>
          <w:sz w:val="24"/>
          <w:szCs w:val="24"/>
        </w:rPr>
        <w:t xml:space="preserve">at baseline </w:t>
      </w:r>
      <w:r w:rsidRPr="006C33C2">
        <w:rPr>
          <w:rFonts w:cstheme="minorHAnsi"/>
          <w:sz w:val="24"/>
          <w:szCs w:val="24"/>
        </w:rPr>
        <w:t>were assessed via questionnaire and measured using the Hospital Anxiety and Depression Scale (HADS)</w:t>
      </w:r>
      <w:r w:rsidR="0007320A" w:rsidRPr="006C33C2">
        <w:rPr>
          <w:rFonts w:cstheme="minorHAnsi"/>
          <w:sz w:val="24"/>
          <w:szCs w:val="24"/>
        </w:rPr>
        <w:t xml:space="preserve">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Zigmond&lt;/Author&gt;&lt;Year&gt;1983&lt;/Year&gt;&lt;RecNum&gt;25&lt;/RecNum&gt;&lt;DisplayText&gt;[37]&lt;/DisplayText&gt;&lt;record&gt;&lt;rec-number&gt;25&lt;/rec-number&gt;&lt;foreign-keys&gt;&lt;key app="EN" db-id="vpap99vr3xrpe8ewrv5v2f0zvvravappvzzz" timestamp="1585042922"&gt;2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related-urls&gt;&lt;url&gt;https://onlinelibrary.wiley.com/doi/abs/10.1111/j.1600-0447.1983.tb09716.x?sid=nlm%3Apubmed&lt;/url&gt;&lt;/related-urls&gt;&lt;/urls&gt;&lt;electronic-resource-num&gt;10.1111/j.1600-0447.1983.tb09716.x&lt;/electronic-resource-num&gt;&lt;remote-database-provider&gt;NLM&lt;/remote-database-provider&gt;&lt;language&gt;eng&lt;/language&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37]</w:t>
      </w:r>
      <w:r w:rsidR="00AA471F" w:rsidRPr="006C33C2">
        <w:rPr>
          <w:rFonts w:cstheme="minorHAnsi"/>
          <w:sz w:val="24"/>
          <w:szCs w:val="24"/>
        </w:rPr>
        <w:fldChar w:fldCharType="end"/>
      </w:r>
      <w:r w:rsidRPr="006C33C2">
        <w:rPr>
          <w:rFonts w:cstheme="minorHAnsi"/>
          <w:sz w:val="24"/>
          <w:szCs w:val="24"/>
        </w:rPr>
        <w:t>.</w:t>
      </w:r>
      <w:r w:rsidR="0007320A" w:rsidRPr="006C33C2">
        <w:rPr>
          <w:rFonts w:cstheme="minorHAnsi"/>
          <w:sz w:val="24"/>
          <w:szCs w:val="24"/>
        </w:rPr>
        <w:t xml:space="preserve"> </w:t>
      </w:r>
      <w:r w:rsidR="009365B3" w:rsidRPr="006C33C2">
        <w:rPr>
          <w:rFonts w:cstheme="minorHAnsi"/>
          <w:sz w:val="24"/>
          <w:szCs w:val="24"/>
        </w:rPr>
        <w:t xml:space="preserve">A possible case of any depressive or anxiety disorder was defined as a HAD-D (depression) or HAD-A (anxiety) score respectively between 8 and 10 and a probable case as a score ≥11 </w:t>
      </w:r>
      <w:r w:rsidR="009365B3" w:rsidRPr="006C33C2">
        <w:rPr>
          <w:rFonts w:cstheme="minorHAnsi"/>
          <w:sz w:val="24"/>
          <w:szCs w:val="24"/>
        </w:rPr>
        <w:fldChar w:fldCharType="begin"/>
      </w:r>
      <w:r w:rsidR="00A12E90" w:rsidRPr="006C33C2">
        <w:rPr>
          <w:rFonts w:cstheme="minorHAnsi"/>
          <w:sz w:val="24"/>
          <w:szCs w:val="24"/>
        </w:rPr>
        <w:instrText xml:space="preserve"> ADDIN EN.CITE &lt;EndNote&gt;&lt;Cite&gt;&lt;Author&gt;Zigmond&lt;/Author&gt;&lt;Year&gt;1983&lt;/Year&gt;&lt;RecNum&gt;25&lt;/RecNum&gt;&lt;DisplayText&gt;[37]&lt;/DisplayText&gt;&lt;record&gt;&lt;rec-number&gt;25&lt;/rec-number&gt;&lt;foreign-keys&gt;&lt;key app="EN" db-id="vpap99vr3xrpe8ewrv5v2f0zvvravappvzzz" timestamp="1585042922"&gt;2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related-urls&gt;&lt;url&gt;https://onlinelibrary.wiley.com/doi/abs/10.1111/j.1600-0447.1983.tb09716.x?sid=nlm%3Apubmed&lt;/url&gt;&lt;/related-urls&gt;&lt;/urls&gt;&lt;electronic-resource-num&gt;10.1111/j.1600-0447.1983.tb09716.x&lt;/electronic-resource-num&gt;&lt;remote-database-provider&gt;NLM&lt;/remote-database-provider&gt;&lt;language&gt;eng&lt;/language&gt;&lt;/record&gt;&lt;/Cite&gt;&lt;/EndNote&gt;</w:instrText>
      </w:r>
      <w:r w:rsidR="009365B3" w:rsidRPr="006C33C2">
        <w:rPr>
          <w:rFonts w:cstheme="minorHAnsi"/>
          <w:sz w:val="24"/>
          <w:szCs w:val="24"/>
        </w:rPr>
        <w:fldChar w:fldCharType="separate"/>
      </w:r>
      <w:r w:rsidR="00A12E90" w:rsidRPr="006C33C2">
        <w:rPr>
          <w:rFonts w:cstheme="minorHAnsi"/>
          <w:noProof/>
          <w:sz w:val="24"/>
          <w:szCs w:val="24"/>
        </w:rPr>
        <w:t>[37]</w:t>
      </w:r>
      <w:r w:rsidR="009365B3" w:rsidRPr="006C33C2">
        <w:rPr>
          <w:rFonts w:cstheme="minorHAnsi"/>
          <w:sz w:val="24"/>
          <w:szCs w:val="24"/>
        </w:rPr>
        <w:fldChar w:fldCharType="end"/>
      </w:r>
      <w:r w:rsidR="009365B3" w:rsidRPr="006C33C2">
        <w:rPr>
          <w:rFonts w:cstheme="minorHAnsi"/>
          <w:sz w:val="24"/>
          <w:szCs w:val="24"/>
        </w:rPr>
        <w:t xml:space="preserve">. </w:t>
      </w:r>
      <w:r w:rsidR="0007320A" w:rsidRPr="006C33C2">
        <w:rPr>
          <w:rFonts w:cstheme="minorHAnsi"/>
          <w:sz w:val="24"/>
          <w:szCs w:val="24"/>
        </w:rPr>
        <w:t>The HADS is a self-assessment scale that has been found to perform well in assessing symptom severity</w:t>
      </w:r>
      <w:r w:rsidR="00462CF2" w:rsidRPr="006C33C2">
        <w:rPr>
          <w:rFonts w:cstheme="minorHAnsi"/>
          <w:sz w:val="24"/>
          <w:szCs w:val="24"/>
        </w:rPr>
        <w:t>,</w:t>
      </w:r>
      <w:r w:rsidR="0007320A" w:rsidRPr="006C33C2">
        <w:rPr>
          <w:rFonts w:cstheme="minorHAnsi"/>
          <w:sz w:val="24"/>
          <w:szCs w:val="24"/>
        </w:rPr>
        <w:t xml:space="preserve"> and case assessment of anxiety disorders and depression in both somatic, psychiatric and primary care patients, as well as in the general population </w:t>
      </w:r>
      <w:r w:rsidR="00AA471F"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38]</w:t>
      </w:r>
      <w:r w:rsidR="00AA471F" w:rsidRPr="006C33C2">
        <w:rPr>
          <w:rFonts w:cstheme="minorHAnsi"/>
          <w:sz w:val="24"/>
          <w:szCs w:val="24"/>
        </w:rPr>
        <w:fldChar w:fldCharType="end"/>
      </w:r>
      <w:r w:rsidR="0007320A" w:rsidRPr="006C33C2">
        <w:rPr>
          <w:rFonts w:cstheme="minorHAnsi"/>
          <w:sz w:val="24"/>
          <w:szCs w:val="24"/>
        </w:rPr>
        <w:t>.</w:t>
      </w:r>
      <w:r w:rsidR="00462CF2" w:rsidRPr="006C33C2">
        <w:rPr>
          <w:rFonts w:cstheme="minorHAnsi"/>
          <w:sz w:val="24"/>
          <w:szCs w:val="24"/>
        </w:rPr>
        <w:t xml:space="preserve"> </w:t>
      </w:r>
      <w:r w:rsidR="009365B3" w:rsidRPr="006C33C2">
        <w:rPr>
          <w:rFonts w:cstheme="minorHAnsi"/>
          <w:sz w:val="24"/>
          <w:szCs w:val="24"/>
        </w:rPr>
        <w:t xml:space="preserve">The HADS is a validated tool, with good correlations between the two subscales (mean 0.56) and good internal consistency (Cronbach's alpha for HADS-A: mean 0.83; and for HADS-D: mean 0.82); sensitivity and specificity for both HADS-A and HADS-D of approximately 0.80 were very similar to the sensitivity and specificity achieved by the General Health Questionnaire, and correlations between HADS and other commonly used questionnaires ranged between 0.49 and 0.83 </w:t>
      </w:r>
      <w:r w:rsidR="009365B3"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9365B3" w:rsidRPr="006C33C2">
        <w:rPr>
          <w:rFonts w:cstheme="minorHAnsi"/>
          <w:sz w:val="24"/>
          <w:szCs w:val="24"/>
        </w:rPr>
      </w:r>
      <w:r w:rsidR="009365B3" w:rsidRPr="006C33C2">
        <w:rPr>
          <w:rFonts w:cstheme="minorHAnsi"/>
          <w:sz w:val="24"/>
          <w:szCs w:val="24"/>
        </w:rPr>
        <w:fldChar w:fldCharType="separate"/>
      </w:r>
      <w:r w:rsidR="00A12E90" w:rsidRPr="006C33C2">
        <w:rPr>
          <w:rFonts w:cstheme="minorHAnsi"/>
          <w:noProof/>
          <w:sz w:val="24"/>
          <w:szCs w:val="24"/>
        </w:rPr>
        <w:t>[38]</w:t>
      </w:r>
      <w:r w:rsidR="009365B3" w:rsidRPr="006C33C2">
        <w:rPr>
          <w:rFonts w:cstheme="minorHAnsi"/>
          <w:sz w:val="24"/>
          <w:szCs w:val="24"/>
        </w:rPr>
        <w:fldChar w:fldCharType="end"/>
      </w:r>
      <w:r w:rsidR="009365B3" w:rsidRPr="006C33C2">
        <w:rPr>
          <w:rFonts w:cstheme="minorHAnsi"/>
          <w:sz w:val="24"/>
          <w:szCs w:val="24"/>
        </w:rPr>
        <w:t>.</w:t>
      </w:r>
    </w:p>
    <w:p w14:paraId="79EC1AB9" w14:textId="00F95F01" w:rsidR="008F261F" w:rsidRPr="006C33C2" w:rsidRDefault="009636EC" w:rsidP="003631F4">
      <w:pPr>
        <w:spacing w:line="360" w:lineRule="auto"/>
        <w:jc w:val="both"/>
        <w:rPr>
          <w:rFonts w:cstheme="minorHAnsi"/>
          <w:sz w:val="24"/>
          <w:szCs w:val="24"/>
        </w:rPr>
      </w:pPr>
      <w:r w:rsidRPr="006C33C2">
        <w:rPr>
          <w:rFonts w:cstheme="minorHAnsi"/>
          <w:i/>
          <w:sz w:val="24"/>
          <w:szCs w:val="24"/>
        </w:rPr>
        <w:t>Covariates</w:t>
      </w:r>
    </w:p>
    <w:p w14:paraId="4F57BF33" w14:textId="3537EDC0" w:rsidR="00196CD1" w:rsidRPr="006C33C2" w:rsidRDefault="005A25FA" w:rsidP="003631F4">
      <w:pPr>
        <w:spacing w:line="360" w:lineRule="auto"/>
        <w:jc w:val="both"/>
        <w:rPr>
          <w:rFonts w:cstheme="minorHAnsi"/>
          <w:sz w:val="24"/>
          <w:szCs w:val="24"/>
        </w:rPr>
      </w:pPr>
      <w:r w:rsidRPr="006C33C2">
        <w:rPr>
          <w:rFonts w:cstheme="minorHAnsi"/>
          <w:sz w:val="24"/>
          <w:szCs w:val="24"/>
        </w:rPr>
        <w:t xml:space="preserve">Covariates were assessed via </w:t>
      </w:r>
      <w:r w:rsidR="009628A9" w:rsidRPr="006C33C2">
        <w:rPr>
          <w:rFonts w:cstheme="minorHAnsi"/>
          <w:sz w:val="24"/>
          <w:szCs w:val="24"/>
        </w:rPr>
        <w:t>nurse-  and self-</w:t>
      </w:r>
      <w:r w:rsidRPr="006C33C2">
        <w:rPr>
          <w:rFonts w:cstheme="minorHAnsi"/>
          <w:sz w:val="24"/>
          <w:szCs w:val="24"/>
        </w:rPr>
        <w:t xml:space="preserve">administered questionnaire </w:t>
      </w:r>
      <w:r w:rsidR="00776A92" w:rsidRPr="006C33C2">
        <w:rPr>
          <w:rFonts w:cstheme="minorHAnsi"/>
          <w:sz w:val="24"/>
          <w:szCs w:val="24"/>
        </w:rPr>
        <w:t xml:space="preserve">at each time point </w:t>
      </w:r>
      <w:r w:rsidR="001B51C4" w:rsidRPr="006C33C2">
        <w:rPr>
          <w:rFonts w:cstheme="minorHAnsi"/>
          <w:sz w:val="24"/>
          <w:szCs w:val="24"/>
        </w:rPr>
        <w:t>(see Figure 1)</w:t>
      </w:r>
      <w:r w:rsidRPr="006C33C2">
        <w:rPr>
          <w:rFonts w:cstheme="minorHAnsi"/>
          <w:sz w:val="24"/>
          <w:szCs w:val="24"/>
        </w:rPr>
        <w:t xml:space="preserve">. </w:t>
      </w:r>
      <w:r w:rsidR="009331E6" w:rsidRPr="006C33C2">
        <w:rPr>
          <w:rFonts w:cstheme="minorHAnsi"/>
          <w:sz w:val="24"/>
          <w:szCs w:val="24"/>
        </w:rPr>
        <w:t xml:space="preserve">Physical activity time was self-reported (using the </w:t>
      </w:r>
      <w:proofErr w:type="spellStart"/>
      <w:r w:rsidR="009331E6" w:rsidRPr="006C33C2">
        <w:rPr>
          <w:rFonts w:cstheme="minorHAnsi"/>
          <w:sz w:val="24"/>
          <w:szCs w:val="24"/>
        </w:rPr>
        <w:t>Dallosso</w:t>
      </w:r>
      <w:proofErr w:type="spellEnd"/>
      <w:r w:rsidR="009331E6" w:rsidRPr="006C33C2">
        <w:rPr>
          <w:rFonts w:cstheme="minorHAnsi"/>
          <w:sz w:val="24"/>
          <w:szCs w:val="24"/>
        </w:rPr>
        <w:t xml:space="preserve"> questionnaire) and calculated </w:t>
      </w:r>
      <w:r w:rsidR="000E207A" w:rsidRPr="006C33C2">
        <w:rPr>
          <w:rFonts w:cstheme="minorHAnsi"/>
          <w:sz w:val="24"/>
          <w:szCs w:val="24"/>
        </w:rPr>
        <w:t>as the average minutes per day spent walking, cycling, gardening, playing sport and doing h</w:t>
      </w:r>
      <w:r w:rsidR="004E40B4" w:rsidRPr="006C33C2">
        <w:rPr>
          <w:rFonts w:cstheme="minorHAnsi"/>
          <w:sz w:val="24"/>
          <w:szCs w:val="24"/>
        </w:rPr>
        <w:t xml:space="preserve">ouse work in the last two weeks </w:t>
      </w:r>
      <w:r w:rsidR="00AA471F" w:rsidRPr="006C33C2">
        <w:rPr>
          <w:rFonts w:cstheme="minorHAnsi"/>
          <w:sz w:val="24"/>
          <w:szCs w:val="24"/>
        </w:rPr>
        <w:fldChar w:fldCharType="begin">
          <w:fldData xml:space="preserve">PEVuZE5vdGU+PENpdGU+PEF1dGhvcj5EYWxsb3NzbzwvQXV0aG9yPjxZZWFyPjE5ODg8L1llYXI+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Ey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EYWxsb3NzbzwvQXV0aG9yPjxZZWFyPjE5ODg8L1llYXI+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Ey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39]</w:t>
      </w:r>
      <w:r w:rsidR="00AA471F" w:rsidRPr="006C33C2">
        <w:rPr>
          <w:rFonts w:cstheme="minorHAnsi"/>
          <w:sz w:val="24"/>
          <w:szCs w:val="24"/>
        </w:rPr>
        <w:fldChar w:fldCharType="end"/>
      </w:r>
      <w:r w:rsidR="008F261F" w:rsidRPr="006C33C2">
        <w:rPr>
          <w:rFonts w:cstheme="minorHAnsi"/>
          <w:sz w:val="24"/>
          <w:szCs w:val="24"/>
        </w:rPr>
        <w:t>.</w:t>
      </w:r>
      <w:r w:rsidR="007F5841" w:rsidRPr="006C33C2">
        <w:t xml:space="preserve"> </w:t>
      </w:r>
      <w:r w:rsidR="00885349" w:rsidRPr="006C33C2">
        <w:rPr>
          <w:rFonts w:cstheme="minorHAnsi"/>
          <w:sz w:val="24"/>
          <w:szCs w:val="24"/>
        </w:rPr>
        <w:t xml:space="preserve">We also collected information on lifestyle parameters (i.e. smoker status and alcohol consumption). </w:t>
      </w:r>
      <w:r w:rsidR="007F5841" w:rsidRPr="006C33C2">
        <w:rPr>
          <w:rFonts w:cstheme="minorHAnsi"/>
          <w:sz w:val="24"/>
          <w:szCs w:val="24"/>
        </w:rPr>
        <w:t>Diet was assessed using an administered food frequency questionnaire (FFQ). A ‘prudent’ diet score was calculated for each participant based on their consumption of 24 indicator foods and was used as a measure of diet quality</w:t>
      </w:r>
      <w:r w:rsidR="004E40B4" w:rsidRPr="006C33C2">
        <w:rPr>
          <w:rFonts w:cstheme="minorHAnsi"/>
          <w:sz w:val="24"/>
          <w:szCs w:val="24"/>
        </w:rPr>
        <w:t xml:space="preserve"> Higher </w:t>
      </w:r>
      <w:r w:rsidR="00AD389C" w:rsidRPr="006C33C2">
        <w:rPr>
          <w:rFonts w:cstheme="minorHAnsi"/>
          <w:sz w:val="24"/>
          <w:szCs w:val="24"/>
        </w:rPr>
        <w:t>prudent diet scores indicate healthy diets, characterised by</w:t>
      </w:r>
      <w:r w:rsidR="004E40B4" w:rsidRPr="006C33C2">
        <w:rPr>
          <w:rFonts w:cstheme="minorHAnsi"/>
          <w:sz w:val="24"/>
          <w:szCs w:val="24"/>
        </w:rPr>
        <w:t xml:space="preserve"> higher consumption of fruit, vegetables, whole grain cereals and oily fish</w:t>
      </w:r>
      <w:r w:rsidR="00AB343A" w:rsidRPr="006C33C2">
        <w:rPr>
          <w:rFonts w:cstheme="minorHAnsi"/>
          <w:sz w:val="24"/>
          <w:szCs w:val="24"/>
        </w:rPr>
        <w:t>,</w:t>
      </w:r>
      <w:r w:rsidR="004E40B4" w:rsidRPr="006C33C2">
        <w:rPr>
          <w:rFonts w:cstheme="minorHAnsi"/>
          <w:sz w:val="24"/>
          <w:szCs w:val="24"/>
        </w:rPr>
        <w:t xml:space="preserve"> and low consumption of white bread, added sugar, full</w:t>
      </w:r>
      <w:r w:rsidR="002310D7" w:rsidRPr="006C33C2">
        <w:rPr>
          <w:rFonts w:cstheme="minorHAnsi"/>
          <w:sz w:val="24"/>
          <w:szCs w:val="24"/>
        </w:rPr>
        <w:t>-</w:t>
      </w:r>
      <w:r w:rsidR="004E40B4" w:rsidRPr="006C33C2">
        <w:rPr>
          <w:rFonts w:cstheme="minorHAnsi"/>
          <w:sz w:val="24"/>
          <w:szCs w:val="24"/>
        </w:rPr>
        <w:t xml:space="preserve">fat dairy products, chips and processed meat </w:t>
      </w:r>
      <w:r w:rsidR="00AA471F" w:rsidRPr="006C33C2">
        <w:rPr>
          <w:rFonts w:cstheme="minorHAnsi"/>
          <w:sz w:val="24"/>
          <w:szCs w:val="24"/>
        </w:rPr>
        <w:fldChar w:fldCharType="begin">
          <w:fldData xml:space="preserve">PEVuZE5vdGU+PENpdGU+PEF1dGhvcj5Sb2JpbnNvbjwvQXV0aG9yPjxZZWFyPjIwMDk8L1llYXI+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U5NC05PC9wYWdlcz48dm9sdW1lPjM4PC92b2x1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Sb2JpbnNvbjwvQXV0aG9yPjxZZWFyPjIwMDk8L1llYXI+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U5NC05PC9wYWdlcz48dm9sdW1lPjM4PC92b2x1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40,41]</w:t>
      </w:r>
      <w:r w:rsidR="00AA471F" w:rsidRPr="006C33C2">
        <w:rPr>
          <w:rFonts w:cstheme="minorHAnsi"/>
          <w:sz w:val="24"/>
          <w:szCs w:val="24"/>
        </w:rPr>
        <w:fldChar w:fldCharType="end"/>
      </w:r>
      <w:r w:rsidR="00885349" w:rsidRPr="006C33C2">
        <w:rPr>
          <w:rFonts w:cstheme="minorHAnsi"/>
          <w:sz w:val="24"/>
          <w:szCs w:val="24"/>
        </w:rPr>
        <w:t>.</w:t>
      </w:r>
      <w:r w:rsidR="00D579FA" w:rsidRPr="006C33C2">
        <w:rPr>
          <w:rFonts w:cstheme="minorHAnsi"/>
          <w:sz w:val="24"/>
          <w:szCs w:val="24"/>
        </w:rPr>
        <w:t xml:space="preserve"> </w:t>
      </w:r>
      <w:r w:rsidR="00885349" w:rsidRPr="006C33C2">
        <w:rPr>
          <w:rFonts w:cstheme="minorHAnsi"/>
          <w:sz w:val="24"/>
          <w:szCs w:val="24"/>
        </w:rPr>
        <w:t>D</w:t>
      </w:r>
      <w:r w:rsidR="00D579FA" w:rsidRPr="006C33C2">
        <w:rPr>
          <w:rFonts w:cstheme="minorHAnsi"/>
          <w:sz w:val="24"/>
          <w:szCs w:val="24"/>
        </w:rPr>
        <w:t xml:space="preserve">ietary calcium intake </w:t>
      </w:r>
      <w:r w:rsidR="00885349" w:rsidRPr="006C33C2">
        <w:rPr>
          <w:rFonts w:cstheme="minorHAnsi"/>
          <w:sz w:val="24"/>
          <w:szCs w:val="24"/>
        </w:rPr>
        <w:t xml:space="preserve">was </w:t>
      </w:r>
      <w:r w:rsidR="00D579FA" w:rsidRPr="006C33C2">
        <w:rPr>
          <w:rFonts w:cstheme="minorHAnsi"/>
          <w:sz w:val="24"/>
          <w:szCs w:val="24"/>
        </w:rPr>
        <w:t>obtained from the HCS questionnaire administered in the first pass of the study</w:t>
      </w:r>
      <w:r w:rsidR="00885349" w:rsidRPr="006C33C2">
        <w:rPr>
          <w:rFonts w:cstheme="minorHAnsi"/>
          <w:sz w:val="24"/>
          <w:szCs w:val="24"/>
        </w:rPr>
        <w:t xml:space="preserve">, as well as social class, which was determined from the participants’ current or most recent occupation for men and never-married women, and of the husband for married </w:t>
      </w:r>
      <w:r w:rsidR="00885349" w:rsidRPr="006C33C2">
        <w:rPr>
          <w:rFonts w:cstheme="minorHAnsi"/>
          <w:sz w:val="24"/>
          <w:szCs w:val="24"/>
        </w:rPr>
        <w:lastRenderedPageBreak/>
        <w:t>women; occupations were was classified as non-manual (classes I-IIINM) or manual (classes (IIIM-V) according to the 1990 OPCS Standard Occupational Classification scheme.</w:t>
      </w:r>
      <w:r w:rsidR="00081F55" w:rsidRPr="006C33C2">
        <w:rPr>
          <w:rFonts w:cstheme="minorHAnsi"/>
          <w:sz w:val="24"/>
          <w:szCs w:val="24"/>
        </w:rPr>
        <w:t xml:space="preserve"> </w:t>
      </w:r>
    </w:p>
    <w:p w14:paraId="79C48F35" w14:textId="5D8B91C3" w:rsidR="00FB77EB" w:rsidRPr="006C33C2" w:rsidRDefault="00FB77EB" w:rsidP="003631F4">
      <w:pPr>
        <w:spacing w:line="360" w:lineRule="auto"/>
        <w:jc w:val="both"/>
        <w:rPr>
          <w:rFonts w:cstheme="minorHAnsi"/>
          <w:b/>
          <w:sz w:val="24"/>
          <w:szCs w:val="24"/>
        </w:rPr>
      </w:pPr>
      <w:r w:rsidRPr="006C33C2">
        <w:rPr>
          <w:rFonts w:cstheme="minorHAnsi"/>
          <w:b/>
          <w:sz w:val="24"/>
          <w:szCs w:val="24"/>
        </w:rPr>
        <w:t>Statistical analysis</w:t>
      </w:r>
    </w:p>
    <w:p w14:paraId="244FE7C6" w14:textId="4DD111A4" w:rsidR="00375D19" w:rsidRPr="006C33C2" w:rsidRDefault="004538AF" w:rsidP="003631F4">
      <w:pPr>
        <w:spacing w:line="360" w:lineRule="auto"/>
        <w:jc w:val="both"/>
        <w:rPr>
          <w:rFonts w:cstheme="minorHAnsi"/>
          <w:sz w:val="24"/>
          <w:szCs w:val="24"/>
        </w:rPr>
      </w:pPr>
      <w:r w:rsidRPr="006C33C2">
        <w:rPr>
          <w:rFonts w:cstheme="minorHAnsi"/>
          <w:sz w:val="24"/>
          <w:szCs w:val="24"/>
        </w:rPr>
        <w:t xml:space="preserve">Descriptive statistics for continuous variables were expressed as mean and standard deviation (SD) or median and interquartile range (IQR) as appropriate. Categorical variables were expressed as frequency (N) and percentage (%). </w:t>
      </w:r>
      <w:r w:rsidR="00DE4B99" w:rsidRPr="006C33C2">
        <w:rPr>
          <w:rFonts w:cstheme="minorHAnsi"/>
          <w:sz w:val="24"/>
          <w:szCs w:val="24"/>
        </w:rPr>
        <w:t>Characteristics were presented for men and women separately and d</w:t>
      </w:r>
      <w:r w:rsidRPr="006C33C2">
        <w:rPr>
          <w:rFonts w:cstheme="minorHAnsi"/>
          <w:sz w:val="24"/>
          <w:szCs w:val="24"/>
        </w:rPr>
        <w:t xml:space="preserve">ifferences between </w:t>
      </w:r>
      <w:r w:rsidR="00DE4B99" w:rsidRPr="006C33C2">
        <w:rPr>
          <w:rFonts w:cstheme="minorHAnsi"/>
          <w:sz w:val="24"/>
          <w:szCs w:val="24"/>
        </w:rPr>
        <w:t>the sexes</w:t>
      </w:r>
      <w:r w:rsidRPr="006C33C2">
        <w:rPr>
          <w:rFonts w:cstheme="minorHAnsi"/>
          <w:sz w:val="24"/>
          <w:szCs w:val="24"/>
        </w:rPr>
        <w:t xml:space="preserve"> were assessed using Student’s t-tests, Mann-Whitney U tests, Pearson’s </w:t>
      </w:r>
      <w:r w:rsidR="00906999" w:rsidRPr="006C33C2">
        <w:rPr>
          <w:rStyle w:val="st"/>
        </w:rPr>
        <w:t>χ</w:t>
      </w:r>
      <w:r w:rsidR="00906999" w:rsidRPr="006C33C2">
        <w:rPr>
          <w:rStyle w:val="st"/>
          <w:vertAlign w:val="superscript"/>
        </w:rPr>
        <w:t>2</w:t>
      </w:r>
      <w:r w:rsidRPr="006C33C2">
        <w:rPr>
          <w:rFonts w:cstheme="minorHAnsi"/>
          <w:sz w:val="24"/>
          <w:szCs w:val="24"/>
        </w:rPr>
        <w:t xml:space="preserve"> tests or Fisher’s exact tests, as appropriate. The </w:t>
      </w:r>
      <w:r w:rsidR="002D19DE" w:rsidRPr="006C33C2">
        <w:rPr>
          <w:rFonts w:cstheme="minorHAnsi"/>
          <w:sz w:val="24"/>
          <w:szCs w:val="24"/>
        </w:rPr>
        <w:t xml:space="preserve">BMD and </w:t>
      </w:r>
      <w:r w:rsidRPr="006C33C2">
        <w:rPr>
          <w:rFonts w:cstheme="minorHAnsi"/>
          <w:sz w:val="24"/>
          <w:szCs w:val="24"/>
        </w:rPr>
        <w:t xml:space="preserve">physical </w:t>
      </w:r>
      <w:r w:rsidR="003A4AF4" w:rsidRPr="006C33C2">
        <w:rPr>
          <w:rFonts w:cstheme="minorHAnsi"/>
          <w:sz w:val="24"/>
          <w:szCs w:val="24"/>
        </w:rPr>
        <w:t xml:space="preserve">capability </w:t>
      </w:r>
      <w:r w:rsidRPr="006C33C2">
        <w:rPr>
          <w:rFonts w:cstheme="minorHAnsi"/>
          <w:sz w:val="24"/>
          <w:szCs w:val="24"/>
        </w:rPr>
        <w:t xml:space="preserve">continuous outcomes were transformed to Fisher-Yates (FY) z-scores using the Fisher-Yates rank-based inverse normal transformation to normalise the data. Linear, logistic and ordered logistic regression analyses were used to examine the associations between social isolation and physical </w:t>
      </w:r>
      <w:r w:rsidR="00A62F8A" w:rsidRPr="006C33C2">
        <w:rPr>
          <w:rFonts w:cstheme="minorHAnsi"/>
          <w:sz w:val="24"/>
          <w:szCs w:val="24"/>
        </w:rPr>
        <w:t xml:space="preserve">capability </w:t>
      </w:r>
      <w:r w:rsidRPr="006C33C2">
        <w:rPr>
          <w:rFonts w:cstheme="minorHAnsi"/>
          <w:sz w:val="24"/>
          <w:szCs w:val="24"/>
        </w:rPr>
        <w:t xml:space="preserve">and depression and anxiety symptoms. </w:t>
      </w:r>
      <w:r w:rsidR="00A62F8A" w:rsidRPr="006C33C2">
        <w:rPr>
          <w:rFonts w:cstheme="minorHAnsi"/>
          <w:sz w:val="24"/>
          <w:szCs w:val="24"/>
        </w:rPr>
        <w:t xml:space="preserve">Since no significant sex interactions were found, the regression analyses were conducted with men and women pooled and adjusted for sex. </w:t>
      </w:r>
      <w:r w:rsidRPr="006C33C2">
        <w:rPr>
          <w:rFonts w:cstheme="minorHAnsi"/>
          <w:sz w:val="24"/>
          <w:szCs w:val="24"/>
        </w:rPr>
        <w:t>The regression analyses were undertaken with and without adjusting for the following confounders: age, BMI, smoker status</w:t>
      </w:r>
      <w:r w:rsidR="00375D19" w:rsidRPr="006C33C2">
        <w:rPr>
          <w:rFonts w:cstheme="minorHAnsi"/>
          <w:sz w:val="24"/>
          <w:szCs w:val="24"/>
        </w:rPr>
        <w:t xml:space="preserve"> (never, ex-smoker or current smoker)</w:t>
      </w:r>
      <w:r w:rsidRPr="006C33C2">
        <w:rPr>
          <w:rFonts w:cstheme="minorHAnsi"/>
          <w:sz w:val="24"/>
          <w:szCs w:val="24"/>
        </w:rPr>
        <w:t>, alcohol consumption</w:t>
      </w:r>
      <w:r w:rsidR="00375D19" w:rsidRPr="006C33C2">
        <w:rPr>
          <w:rFonts w:cstheme="minorHAnsi"/>
          <w:sz w:val="24"/>
          <w:szCs w:val="24"/>
        </w:rPr>
        <w:t xml:space="preserve"> (units per week)</w:t>
      </w:r>
      <w:r w:rsidRPr="006C33C2">
        <w:rPr>
          <w:rFonts w:cstheme="minorHAnsi"/>
          <w:sz w:val="24"/>
          <w:szCs w:val="24"/>
        </w:rPr>
        <w:t>, physical activity time, prudent diet score</w:t>
      </w:r>
      <w:r w:rsidR="00EF647A" w:rsidRPr="006C33C2">
        <w:rPr>
          <w:rFonts w:cstheme="minorHAnsi"/>
          <w:sz w:val="24"/>
          <w:szCs w:val="24"/>
        </w:rPr>
        <w:t>,</w:t>
      </w:r>
      <w:r w:rsidRPr="006C33C2">
        <w:rPr>
          <w:rFonts w:cstheme="minorHAnsi"/>
          <w:sz w:val="24"/>
          <w:szCs w:val="24"/>
        </w:rPr>
        <w:t xml:space="preserve"> and additionally, for the physical </w:t>
      </w:r>
      <w:r w:rsidR="003A4AF4" w:rsidRPr="006C33C2">
        <w:rPr>
          <w:rFonts w:cstheme="minorHAnsi"/>
          <w:sz w:val="24"/>
          <w:szCs w:val="24"/>
        </w:rPr>
        <w:t xml:space="preserve">capability </w:t>
      </w:r>
      <w:r w:rsidR="00375D19" w:rsidRPr="006C33C2">
        <w:rPr>
          <w:rFonts w:cstheme="minorHAnsi"/>
          <w:sz w:val="24"/>
          <w:szCs w:val="24"/>
        </w:rPr>
        <w:t xml:space="preserve">and BMD </w:t>
      </w:r>
      <w:r w:rsidRPr="006C33C2">
        <w:rPr>
          <w:rFonts w:cstheme="minorHAnsi"/>
          <w:sz w:val="24"/>
          <w:szCs w:val="24"/>
        </w:rPr>
        <w:t>analyses, dietary calcium</w:t>
      </w:r>
      <w:r w:rsidR="00EF647A" w:rsidRPr="006C33C2">
        <w:rPr>
          <w:rFonts w:cstheme="minorHAnsi"/>
          <w:sz w:val="24"/>
          <w:szCs w:val="24"/>
        </w:rPr>
        <w:t xml:space="preserve"> and follow-up time (for longitudinal analyses)</w:t>
      </w:r>
      <w:r w:rsidRPr="006C33C2">
        <w:rPr>
          <w:rFonts w:cstheme="minorHAnsi"/>
          <w:sz w:val="24"/>
          <w:szCs w:val="24"/>
        </w:rPr>
        <w:t xml:space="preserve">. </w:t>
      </w:r>
      <w:r w:rsidR="00863D43" w:rsidRPr="006C33C2">
        <w:rPr>
          <w:rFonts w:cstheme="minorHAnsi"/>
          <w:sz w:val="24"/>
          <w:szCs w:val="24"/>
        </w:rPr>
        <w:t xml:space="preserve"> O</w:t>
      </w:r>
      <w:r w:rsidR="00863D43" w:rsidRPr="006C33C2">
        <w:rPr>
          <w:sz w:val="24"/>
          <w:szCs w:val="24"/>
        </w:rPr>
        <w:t>ur selection of confounders was based on pre-existing knowledge of factors known to impact bone and muscle health.</w:t>
      </w:r>
      <w:r w:rsidR="00863D43" w:rsidRPr="006C33C2">
        <w:t xml:space="preserve"> </w:t>
      </w:r>
      <w:r w:rsidR="00776A92" w:rsidRPr="006C33C2">
        <w:rPr>
          <w:rFonts w:cstheme="minorHAnsi"/>
          <w:sz w:val="24"/>
          <w:szCs w:val="24"/>
        </w:rPr>
        <w:t xml:space="preserve">Analyses were performed with and without adjustment for social class. </w:t>
      </w:r>
      <w:r w:rsidR="000C45F9" w:rsidRPr="006C33C2">
        <w:rPr>
          <w:rFonts w:cstheme="minorHAnsi"/>
          <w:sz w:val="24"/>
          <w:szCs w:val="24"/>
        </w:rPr>
        <w:t xml:space="preserve">Participants were excluded from those analyses for which they did not have the required data but they continued to be included in those analyses for which they did have the required data. </w:t>
      </w:r>
      <w:r w:rsidRPr="006C33C2">
        <w:rPr>
          <w:rFonts w:cstheme="minorHAnsi"/>
          <w:sz w:val="24"/>
          <w:szCs w:val="24"/>
        </w:rPr>
        <w:t>The analyses were conducted using Stata, version 1</w:t>
      </w:r>
      <w:r w:rsidR="00A62F8A" w:rsidRPr="006C33C2">
        <w:rPr>
          <w:rFonts w:cstheme="minorHAnsi"/>
          <w:sz w:val="24"/>
          <w:szCs w:val="24"/>
        </w:rPr>
        <w:t>6</w:t>
      </w:r>
      <w:r w:rsidRPr="006C33C2">
        <w:rPr>
          <w:rFonts w:cstheme="minorHAnsi"/>
          <w:sz w:val="24"/>
          <w:szCs w:val="24"/>
        </w:rPr>
        <w:t xml:space="preserve">. A p-value of ≤ 0.05 was considered to be statistically significant. </w:t>
      </w:r>
    </w:p>
    <w:p w14:paraId="76F456ED" w14:textId="6CCD8ABA" w:rsidR="00FB77EB" w:rsidRPr="006C33C2" w:rsidRDefault="00FB77EB" w:rsidP="003631F4">
      <w:pPr>
        <w:spacing w:line="360" w:lineRule="auto"/>
        <w:jc w:val="both"/>
        <w:rPr>
          <w:rFonts w:cstheme="minorHAnsi"/>
          <w:b/>
          <w:sz w:val="24"/>
          <w:szCs w:val="24"/>
        </w:rPr>
      </w:pPr>
      <w:r w:rsidRPr="006C33C2">
        <w:rPr>
          <w:rFonts w:cstheme="minorHAnsi"/>
          <w:b/>
          <w:sz w:val="24"/>
          <w:szCs w:val="24"/>
        </w:rPr>
        <w:t>Results</w:t>
      </w:r>
    </w:p>
    <w:p w14:paraId="18BFF5F9" w14:textId="47878A3D" w:rsidR="00A966C4" w:rsidRPr="006C33C2" w:rsidRDefault="00FB7370" w:rsidP="003631F4">
      <w:pPr>
        <w:spacing w:line="360" w:lineRule="auto"/>
        <w:jc w:val="both"/>
        <w:rPr>
          <w:rFonts w:cstheme="minorHAnsi"/>
          <w:sz w:val="24"/>
          <w:szCs w:val="24"/>
        </w:rPr>
      </w:pPr>
      <w:r w:rsidRPr="006C33C2">
        <w:rPr>
          <w:rFonts w:cstheme="minorHAnsi"/>
          <w:sz w:val="24"/>
          <w:szCs w:val="24"/>
        </w:rPr>
        <w:t xml:space="preserve">Data </w:t>
      </w:r>
      <w:r w:rsidR="00CA09DA" w:rsidRPr="006C33C2">
        <w:rPr>
          <w:rFonts w:cstheme="minorHAnsi"/>
          <w:sz w:val="24"/>
          <w:szCs w:val="24"/>
        </w:rPr>
        <w:t xml:space="preserve">on social isolation </w:t>
      </w:r>
      <w:r w:rsidRPr="006C33C2">
        <w:rPr>
          <w:rFonts w:cstheme="minorHAnsi"/>
          <w:sz w:val="24"/>
          <w:szCs w:val="24"/>
        </w:rPr>
        <w:t>were available for 369 participants</w:t>
      </w:r>
      <w:r w:rsidR="00776D2A" w:rsidRPr="006C33C2">
        <w:rPr>
          <w:rFonts w:cstheme="minorHAnsi"/>
          <w:sz w:val="24"/>
          <w:szCs w:val="24"/>
        </w:rPr>
        <w:t xml:space="preserve"> (</w:t>
      </w:r>
      <w:r w:rsidR="001633D6" w:rsidRPr="006C33C2">
        <w:rPr>
          <w:rFonts w:cstheme="minorHAnsi"/>
          <w:sz w:val="24"/>
          <w:szCs w:val="24"/>
        </w:rPr>
        <w:t>1</w:t>
      </w:r>
      <w:r w:rsidRPr="006C33C2">
        <w:rPr>
          <w:rFonts w:cstheme="minorHAnsi"/>
          <w:sz w:val="24"/>
          <w:szCs w:val="24"/>
        </w:rPr>
        <w:t>85 men and 184 women</w:t>
      </w:r>
      <w:r w:rsidR="00776D2A" w:rsidRPr="006C33C2">
        <w:rPr>
          <w:rFonts w:cstheme="minorHAnsi"/>
          <w:sz w:val="24"/>
          <w:szCs w:val="24"/>
        </w:rPr>
        <w:t>)</w:t>
      </w:r>
      <w:r w:rsidR="00E117B0" w:rsidRPr="006C33C2">
        <w:rPr>
          <w:rFonts w:cstheme="minorHAnsi"/>
          <w:sz w:val="24"/>
          <w:szCs w:val="24"/>
        </w:rPr>
        <w:t xml:space="preserve"> </w:t>
      </w:r>
      <w:r w:rsidR="005A5F25" w:rsidRPr="006C33C2">
        <w:rPr>
          <w:rFonts w:cstheme="minorHAnsi"/>
          <w:sz w:val="24"/>
          <w:szCs w:val="24"/>
        </w:rPr>
        <w:t>at baseline</w:t>
      </w:r>
      <w:r w:rsidR="00E117B0" w:rsidRPr="006C33C2">
        <w:rPr>
          <w:rFonts w:cstheme="minorHAnsi"/>
          <w:sz w:val="24"/>
          <w:szCs w:val="24"/>
        </w:rPr>
        <w:t xml:space="preserve">; </w:t>
      </w:r>
      <w:r w:rsidR="00CA09DA" w:rsidRPr="006C33C2">
        <w:rPr>
          <w:rFonts w:cstheme="minorHAnsi"/>
          <w:sz w:val="24"/>
          <w:szCs w:val="24"/>
        </w:rPr>
        <w:t xml:space="preserve">of these, </w:t>
      </w:r>
      <w:r w:rsidR="00D10FD0" w:rsidRPr="006C33C2">
        <w:rPr>
          <w:rFonts w:cstheme="minorHAnsi"/>
          <w:sz w:val="24"/>
          <w:szCs w:val="24"/>
        </w:rPr>
        <w:t>184</w:t>
      </w:r>
      <w:r w:rsidR="00E117B0" w:rsidRPr="006C33C2">
        <w:rPr>
          <w:rFonts w:cstheme="minorHAnsi"/>
          <w:sz w:val="24"/>
          <w:szCs w:val="24"/>
        </w:rPr>
        <w:t xml:space="preserve"> participants (</w:t>
      </w:r>
      <w:r w:rsidR="00D10FD0" w:rsidRPr="006C33C2">
        <w:rPr>
          <w:rFonts w:cstheme="minorHAnsi"/>
          <w:sz w:val="24"/>
          <w:szCs w:val="24"/>
        </w:rPr>
        <w:t>94</w:t>
      </w:r>
      <w:r w:rsidR="00CA09DA" w:rsidRPr="006C33C2">
        <w:rPr>
          <w:rFonts w:cstheme="minorHAnsi"/>
          <w:sz w:val="24"/>
          <w:szCs w:val="24"/>
        </w:rPr>
        <w:t xml:space="preserve"> </w:t>
      </w:r>
      <w:r w:rsidR="00E117B0" w:rsidRPr="006C33C2">
        <w:rPr>
          <w:rFonts w:cstheme="minorHAnsi"/>
          <w:sz w:val="24"/>
          <w:szCs w:val="24"/>
        </w:rPr>
        <w:t>men and 90 women) also attended at follow-up</w:t>
      </w:r>
      <w:r w:rsidR="005B0161" w:rsidRPr="006C33C2">
        <w:rPr>
          <w:rFonts w:cstheme="minorHAnsi"/>
          <w:sz w:val="24"/>
          <w:szCs w:val="24"/>
        </w:rPr>
        <w:t xml:space="preserve"> </w:t>
      </w:r>
      <w:r w:rsidR="008736A5" w:rsidRPr="006C33C2">
        <w:rPr>
          <w:rFonts w:cstheme="minorHAnsi"/>
          <w:sz w:val="24"/>
          <w:szCs w:val="24"/>
        </w:rPr>
        <w:t>6 year</w:t>
      </w:r>
      <w:r w:rsidR="00A62F8A" w:rsidRPr="006C33C2">
        <w:rPr>
          <w:rFonts w:cstheme="minorHAnsi"/>
          <w:sz w:val="24"/>
          <w:szCs w:val="24"/>
        </w:rPr>
        <w:t>s</w:t>
      </w:r>
      <w:r w:rsidR="008736A5" w:rsidRPr="006C33C2">
        <w:rPr>
          <w:rFonts w:cstheme="minorHAnsi"/>
          <w:sz w:val="24"/>
          <w:szCs w:val="24"/>
        </w:rPr>
        <w:t xml:space="preserve"> later</w:t>
      </w:r>
      <w:r w:rsidRPr="006C33C2">
        <w:rPr>
          <w:rFonts w:cstheme="minorHAnsi"/>
          <w:sz w:val="24"/>
          <w:szCs w:val="24"/>
        </w:rPr>
        <w:t xml:space="preserve">. Table 1 provides the demographic characteristics of the participants included in the </w:t>
      </w:r>
      <w:r w:rsidR="008736A5" w:rsidRPr="006C33C2">
        <w:rPr>
          <w:rFonts w:cstheme="minorHAnsi"/>
          <w:sz w:val="24"/>
          <w:szCs w:val="24"/>
        </w:rPr>
        <w:t xml:space="preserve">baseline </w:t>
      </w:r>
      <w:r w:rsidRPr="006C33C2">
        <w:rPr>
          <w:rFonts w:cstheme="minorHAnsi"/>
          <w:sz w:val="24"/>
          <w:szCs w:val="24"/>
        </w:rPr>
        <w:t xml:space="preserve">study. </w:t>
      </w:r>
      <w:r w:rsidR="00F7446A" w:rsidRPr="006C33C2">
        <w:rPr>
          <w:rFonts w:cstheme="minorHAnsi"/>
          <w:sz w:val="24"/>
          <w:szCs w:val="24"/>
        </w:rPr>
        <w:t>Participants who provided baseline and follow</w:t>
      </w:r>
      <w:r w:rsidR="00A62F8A" w:rsidRPr="006C33C2">
        <w:rPr>
          <w:rFonts w:cstheme="minorHAnsi"/>
          <w:sz w:val="24"/>
          <w:szCs w:val="24"/>
        </w:rPr>
        <w:t>-</w:t>
      </w:r>
      <w:r w:rsidR="00453E5C" w:rsidRPr="006C33C2">
        <w:rPr>
          <w:rFonts w:cstheme="minorHAnsi"/>
          <w:sz w:val="24"/>
          <w:szCs w:val="24"/>
        </w:rPr>
        <w:t>up data</w:t>
      </w:r>
      <w:r w:rsidR="0089684B" w:rsidRPr="006C33C2">
        <w:rPr>
          <w:rFonts w:cstheme="minorHAnsi"/>
          <w:sz w:val="24"/>
          <w:szCs w:val="24"/>
        </w:rPr>
        <w:t xml:space="preserve"> were slightly younger</w:t>
      </w:r>
      <w:r w:rsidR="00F7446A" w:rsidRPr="006C33C2">
        <w:rPr>
          <w:rFonts w:cstheme="minorHAnsi"/>
          <w:sz w:val="24"/>
          <w:szCs w:val="24"/>
        </w:rPr>
        <w:t>,</w:t>
      </w:r>
      <w:r w:rsidR="0089684B" w:rsidRPr="006C33C2">
        <w:rPr>
          <w:rFonts w:cstheme="minorHAnsi"/>
          <w:sz w:val="24"/>
          <w:szCs w:val="24"/>
        </w:rPr>
        <w:t xml:space="preserve"> more active</w:t>
      </w:r>
      <w:r w:rsidR="001B2736" w:rsidRPr="006C33C2">
        <w:rPr>
          <w:rFonts w:cstheme="minorHAnsi"/>
          <w:sz w:val="24"/>
          <w:szCs w:val="24"/>
        </w:rPr>
        <w:t xml:space="preserve">, had higher grip strength, and performed better </w:t>
      </w:r>
      <w:r w:rsidR="00F7446A" w:rsidRPr="006C33C2">
        <w:rPr>
          <w:rFonts w:cstheme="minorHAnsi"/>
          <w:sz w:val="24"/>
          <w:szCs w:val="24"/>
        </w:rPr>
        <w:t xml:space="preserve">on </w:t>
      </w:r>
      <w:r w:rsidR="001B2736" w:rsidRPr="006C33C2">
        <w:rPr>
          <w:rFonts w:cstheme="minorHAnsi"/>
          <w:sz w:val="24"/>
          <w:szCs w:val="24"/>
        </w:rPr>
        <w:t xml:space="preserve">physical capability </w:t>
      </w:r>
      <w:r w:rsidR="001B2736" w:rsidRPr="006C33C2">
        <w:rPr>
          <w:rFonts w:cstheme="minorHAnsi"/>
          <w:sz w:val="24"/>
          <w:szCs w:val="24"/>
        </w:rPr>
        <w:lastRenderedPageBreak/>
        <w:t xml:space="preserve">tests; they also had slightly lower baseline dietary calcium intake and drunk more alcohol </w:t>
      </w:r>
      <w:r w:rsidR="00F7446A" w:rsidRPr="006C33C2">
        <w:rPr>
          <w:rFonts w:cstheme="minorHAnsi"/>
          <w:sz w:val="24"/>
          <w:szCs w:val="24"/>
        </w:rPr>
        <w:t xml:space="preserve">compared to those who completed the baseline study only </w:t>
      </w:r>
      <w:r w:rsidR="001B2736" w:rsidRPr="006C33C2">
        <w:rPr>
          <w:rFonts w:cstheme="minorHAnsi"/>
          <w:sz w:val="24"/>
          <w:szCs w:val="24"/>
        </w:rPr>
        <w:t>(data not shown</w:t>
      </w:r>
      <w:r w:rsidR="009111FD" w:rsidRPr="006C33C2">
        <w:rPr>
          <w:rFonts w:cstheme="minorHAnsi"/>
          <w:sz w:val="24"/>
          <w:szCs w:val="24"/>
        </w:rPr>
        <w:t>)</w:t>
      </w:r>
      <w:r w:rsidR="004D384A" w:rsidRPr="006C33C2">
        <w:rPr>
          <w:rFonts w:cstheme="minorHAnsi"/>
          <w:sz w:val="24"/>
          <w:szCs w:val="24"/>
        </w:rPr>
        <w:t>.</w:t>
      </w:r>
      <w:r w:rsidR="005A5F25" w:rsidRPr="006C33C2">
        <w:rPr>
          <w:rFonts w:cstheme="minorHAnsi"/>
          <w:sz w:val="24"/>
          <w:szCs w:val="24"/>
        </w:rPr>
        <w:t xml:space="preserve"> </w:t>
      </w:r>
      <w:r w:rsidRPr="006C33C2">
        <w:rPr>
          <w:rFonts w:cstheme="minorHAnsi"/>
          <w:sz w:val="24"/>
          <w:szCs w:val="24"/>
        </w:rPr>
        <w:t xml:space="preserve">The mean (SD) age of participants in </w:t>
      </w:r>
      <w:r w:rsidR="001B2736" w:rsidRPr="006C33C2">
        <w:rPr>
          <w:rFonts w:cstheme="minorHAnsi"/>
          <w:sz w:val="24"/>
          <w:szCs w:val="24"/>
        </w:rPr>
        <w:t>2011</w:t>
      </w:r>
      <w:r w:rsidRPr="006C33C2">
        <w:rPr>
          <w:rFonts w:cstheme="minorHAnsi"/>
          <w:sz w:val="24"/>
          <w:szCs w:val="24"/>
        </w:rPr>
        <w:t xml:space="preserve"> was 75.5 (2.5) years for men </w:t>
      </w:r>
      <w:r w:rsidR="002E0157" w:rsidRPr="006C33C2">
        <w:rPr>
          <w:rFonts w:cstheme="minorHAnsi"/>
          <w:sz w:val="24"/>
          <w:szCs w:val="24"/>
        </w:rPr>
        <w:t xml:space="preserve">and 75.7 (2.6) years for women. </w:t>
      </w:r>
      <w:r w:rsidR="005A5F25" w:rsidRPr="006C33C2">
        <w:rPr>
          <w:rFonts w:cstheme="minorHAnsi"/>
          <w:sz w:val="24"/>
          <w:szCs w:val="24"/>
        </w:rPr>
        <w:t>W</w:t>
      </w:r>
      <w:r w:rsidR="007E23CD" w:rsidRPr="006C33C2">
        <w:rPr>
          <w:rFonts w:cstheme="minorHAnsi"/>
          <w:sz w:val="24"/>
          <w:szCs w:val="24"/>
        </w:rPr>
        <w:t>omen tended to have higher prudent diet scores (mean (SD):</w:t>
      </w:r>
      <w:r w:rsidR="00B0389E" w:rsidRPr="006C33C2">
        <w:rPr>
          <w:rFonts w:cstheme="minorHAnsi"/>
          <w:sz w:val="24"/>
          <w:szCs w:val="24"/>
        </w:rPr>
        <w:t xml:space="preserve"> 0.43 (1.43) for women,</w:t>
      </w:r>
      <w:r w:rsidR="007E23CD" w:rsidRPr="006C33C2">
        <w:rPr>
          <w:rFonts w:cstheme="minorHAnsi"/>
          <w:sz w:val="24"/>
          <w:szCs w:val="24"/>
        </w:rPr>
        <w:t xml:space="preserve"> -0.14 (1.59) for men) and </w:t>
      </w:r>
      <w:r w:rsidR="001633D6" w:rsidRPr="006C33C2">
        <w:rPr>
          <w:rFonts w:cstheme="minorHAnsi"/>
          <w:sz w:val="24"/>
          <w:szCs w:val="24"/>
        </w:rPr>
        <w:t xml:space="preserve">had </w:t>
      </w:r>
      <w:r w:rsidR="007E23CD" w:rsidRPr="006C33C2">
        <w:rPr>
          <w:rFonts w:cstheme="minorHAnsi"/>
          <w:sz w:val="24"/>
          <w:szCs w:val="24"/>
        </w:rPr>
        <w:t>dedicated m</w:t>
      </w:r>
      <w:r w:rsidR="001633D6" w:rsidRPr="006C33C2">
        <w:rPr>
          <w:rFonts w:cstheme="minorHAnsi"/>
          <w:sz w:val="24"/>
          <w:szCs w:val="24"/>
        </w:rPr>
        <w:t>ore time to physical activity over the previous</w:t>
      </w:r>
      <w:r w:rsidR="007E23CD" w:rsidRPr="006C33C2">
        <w:rPr>
          <w:rFonts w:cstheme="minorHAnsi"/>
          <w:sz w:val="24"/>
          <w:szCs w:val="24"/>
        </w:rPr>
        <w:t xml:space="preserve"> two weeks </w:t>
      </w:r>
      <w:r w:rsidR="00C93C77" w:rsidRPr="006C33C2">
        <w:rPr>
          <w:rFonts w:cstheme="minorHAnsi"/>
          <w:sz w:val="24"/>
          <w:szCs w:val="24"/>
        </w:rPr>
        <w:t xml:space="preserve">than men </w:t>
      </w:r>
      <w:r w:rsidR="007E23CD" w:rsidRPr="006C33C2">
        <w:rPr>
          <w:rFonts w:cstheme="minorHAnsi"/>
          <w:sz w:val="24"/>
          <w:szCs w:val="24"/>
        </w:rPr>
        <w:t xml:space="preserve">(median (IQR): </w:t>
      </w:r>
      <w:r w:rsidR="00B0389E" w:rsidRPr="006C33C2">
        <w:rPr>
          <w:rFonts w:cstheme="minorHAnsi"/>
          <w:sz w:val="24"/>
          <w:szCs w:val="24"/>
        </w:rPr>
        <w:t xml:space="preserve">201 min/day (137-287) for women, </w:t>
      </w:r>
      <w:r w:rsidR="007E23CD" w:rsidRPr="006C33C2">
        <w:rPr>
          <w:rFonts w:cstheme="minorHAnsi"/>
          <w:sz w:val="24"/>
          <w:szCs w:val="24"/>
        </w:rPr>
        <w:t>181 min/day (105-266) for men</w:t>
      </w:r>
      <w:r w:rsidR="0082047F" w:rsidRPr="006C33C2">
        <w:rPr>
          <w:rFonts w:cstheme="minorHAnsi"/>
          <w:sz w:val="24"/>
          <w:szCs w:val="24"/>
        </w:rPr>
        <w:t xml:space="preserve">); </w:t>
      </w:r>
      <w:r w:rsidR="00CD2DB6" w:rsidRPr="006C33C2">
        <w:rPr>
          <w:rFonts w:cstheme="minorHAnsi"/>
          <w:sz w:val="24"/>
          <w:szCs w:val="24"/>
        </w:rPr>
        <w:t>they also had lower</w:t>
      </w:r>
      <w:r w:rsidR="007E23CD" w:rsidRPr="006C33C2">
        <w:rPr>
          <w:rFonts w:cstheme="minorHAnsi"/>
          <w:sz w:val="24"/>
          <w:szCs w:val="24"/>
        </w:rPr>
        <w:t xml:space="preserve"> daily calcium intake (median (IQR): </w:t>
      </w:r>
      <w:r w:rsidR="00B0389E" w:rsidRPr="006C33C2">
        <w:rPr>
          <w:rFonts w:cstheme="minorHAnsi"/>
          <w:sz w:val="24"/>
          <w:szCs w:val="24"/>
        </w:rPr>
        <w:t xml:space="preserve">1092 mg (934-1270) for women, </w:t>
      </w:r>
      <w:r w:rsidR="007E23CD" w:rsidRPr="006C33C2">
        <w:rPr>
          <w:rFonts w:cstheme="minorHAnsi"/>
          <w:sz w:val="24"/>
          <w:szCs w:val="24"/>
        </w:rPr>
        <w:t xml:space="preserve">1236 mg (1022-1425) for men), consumed </w:t>
      </w:r>
      <w:r w:rsidR="00CD2DB6" w:rsidRPr="006C33C2">
        <w:rPr>
          <w:rFonts w:cstheme="minorHAnsi"/>
          <w:sz w:val="24"/>
          <w:szCs w:val="24"/>
        </w:rPr>
        <w:t xml:space="preserve">less </w:t>
      </w:r>
      <w:r w:rsidR="007E23CD" w:rsidRPr="006C33C2">
        <w:rPr>
          <w:rFonts w:cstheme="minorHAnsi"/>
          <w:sz w:val="24"/>
          <w:szCs w:val="24"/>
        </w:rPr>
        <w:t>alcohol per week (median (IQR): 0.5 units (0.0-4.0) for women</w:t>
      </w:r>
      <w:r w:rsidR="00DF6FFE" w:rsidRPr="006C33C2">
        <w:rPr>
          <w:rFonts w:cstheme="minorHAnsi"/>
          <w:sz w:val="24"/>
          <w:szCs w:val="24"/>
        </w:rPr>
        <w:t>, 6.9 units (1.0-14.0) for men</w:t>
      </w:r>
      <w:r w:rsidR="007E23CD" w:rsidRPr="006C33C2">
        <w:rPr>
          <w:rFonts w:cstheme="minorHAnsi"/>
          <w:sz w:val="24"/>
          <w:szCs w:val="24"/>
        </w:rPr>
        <w:t>)</w:t>
      </w:r>
      <w:r w:rsidR="009B5315" w:rsidRPr="006C33C2">
        <w:rPr>
          <w:rFonts w:cstheme="minorHAnsi"/>
          <w:sz w:val="24"/>
          <w:szCs w:val="24"/>
        </w:rPr>
        <w:t xml:space="preserve">, and were </w:t>
      </w:r>
      <w:r w:rsidR="00CD2DB6" w:rsidRPr="006C33C2">
        <w:rPr>
          <w:rFonts w:cstheme="minorHAnsi"/>
          <w:sz w:val="24"/>
          <w:szCs w:val="24"/>
        </w:rPr>
        <w:t xml:space="preserve">less </w:t>
      </w:r>
      <w:r w:rsidR="009B5315" w:rsidRPr="006C33C2">
        <w:rPr>
          <w:rFonts w:cstheme="minorHAnsi"/>
          <w:sz w:val="24"/>
          <w:szCs w:val="24"/>
        </w:rPr>
        <w:t>prone to be</w:t>
      </w:r>
      <w:r w:rsidR="001633D6" w:rsidRPr="006C33C2">
        <w:rPr>
          <w:rFonts w:cstheme="minorHAnsi"/>
          <w:sz w:val="24"/>
          <w:szCs w:val="24"/>
        </w:rPr>
        <w:t>,</w:t>
      </w:r>
      <w:r w:rsidR="009B5315" w:rsidRPr="006C33C2">
        <w:rPr>
          <w:rFonts w:cstheme="minorHAnsi"/>
          <w:sz w:val="24"/>
          <w:szCs w:val="24"/>
        </w:rPr>
        <w:t xml:space="preserve"> or have been</w:t>
      </w:r>
      <w:r w:rsidR="001633D6" w:rsidRPr="006C33C2">
        <w:rPr>
          <w:rFonts w:cstheme="minorHAnsi"/>
          <w:sz w:val="24"/>
          <w:szCs w:val="24"/>
        </w:rPr>
        <w:t>,</w:t>
      </w:r>
      <w:r w:rsidR="009B5315" w:rsidRPr="006C33C2">
        <w:rPr>
          <w:rFonts w:cstheme="minorHAnsi"/>
          <w:sz w:val="24"/>
          <w:szCs w:val="24"/>
        </w:rPr>
        <w:t xml:space="preserve"> a smoker than </w:t>
      </w:r>
      <w:r w:rsidR="00CD2DB6" w:rsidRPr="006C33C2">
        <w:rPr>
          <w:rFonts w:cstheme="minorHAnsi"/>
          <w:sz w:val="24"/>
          <w:szCs w:val="24"/>
        </w:rPr>
        <w:t>men</w:t>
      </w:r>
      <w:r w:rsidR="009B5315" w:rsidRPr="006C33C2">
        <w:rPr>
          <w:rFonts w:cstheme="minorHAnsi"/>
          <w:sz w:val="24"/>
          <w:szCs w:val="24"/>
        </w:rPr>
        <w:t xml:space="preserve">, with </w:t>
      </w:r>
      <w:r w:rsidR="00CD2DB6" w:rsidRPr="006C33C2">
        <w:rPr>
          <w:rFonts w:cstheme="minorHAnsi"/>
          <w:sz w:val="24"/>
          <w:szCs w:val="24"/>
        </w:rPr>
        <w:t>63.6</w:t>
      </w:r>
      <w:r w:rsidR="009B5315" w:rsidRPr="006C33C2">
        <w:rPr>
          <w:rFonts w:cstheme="minorHAnsi"/>
          <w:sz w:val="24"/>
          <w:szCs w:val="24"/>
        </w:rPr>
        <w:t>% of them reporting to have never smoked compared to</w:t>
      </w:r>
      <w:r w:rsidR="00CD2DB6" w:rsidRPr="006C33C2">
        <w:rPr>
          <w:rFonts w:cstheme="minorHAnsi"/>
          <w:sz w:val="24"/>
          <w:szCs w:val="24"/>
        </w:rPr>
        <w:t xml:space="preserve"> only</w:t>
      </w:r>
      <w:r w:rsidR="009B5315" w:rsidRPr="006C33C2">
        <w:rPr>
          <w:rFonts w:cstheme="minorHAnsi"/>
          <w:sz w:val="24"/>
          <w:szCs w:val="24"/>
        </w:rPr>
        <w:t xml:space="preserve"> </w:t>
      </w:r>
      <w:r w:rsidR="00CD2DB6" w:rsidRPr="006C33C2">
        <w:rPr>
          <w:rFonts w:cstheme="minorHAnsi"/>
          <w:sz w:val="24"/>
          <w:szCs w:val="24"/>
        </w:rPr>
        <w:t>40.5</w:t>
      </w:r>
      <w:r w:rsidR="00590040" w:rsidRPr="006C33C2">
        <w:rPr>
          <w:rFonts w:cstheme="minorHAnsi"/>
          <w:sz w:val="24"/>
          <w:szCs w:val="24"/>
        </w:rPr>
        <w:t>% of men who said they have never smoked.</w:t>
      </w:r>
      <w:r w:rsidR="00377E23" w:rsidRPr="006C33C2">
        <w:rPr>
          <w:rFonts w:cstheme="minorHAnsi"/>
          <w:sz w:val="24"/>
          <w:szCs w:val="24"/>
        </w:rPr>
        <w:t xml:space="preserve"> Lastly,</w:t>
      </w:r>
      <w:r w:rsidR="007E50A1" w:rsidRPr="006C33C2">
        <w:rPr>
          <w:rFonts w:cstheme="minorHAnsi"/>
          <w:sz w:val="24"/>
          <w:szCs w:val="24"/>
        </w:rPr>
        <w:t xml:space="preserve"> w</w:t>
      </w:r>
      <w:r w:rsidR="00064F6A" w:rsidRPr="006C33C2">
        <w:rPr>
          <w:rFonts w:cstheme="minorHAnsi"/>
          <w:sz w:val="24"/>
          <w:szCs w:val="24"/>
        </w:rPr>
        <w:t xml:space="preserve">omen </w:t>
      </w:r>
      <w:r w:rsidR="007E50A1" w:rsidRPr="006C33C2">
        <w:rPr>
          <w:rFonts w:cstheme="minorHAnsi"/>
          <w:sz w:val="24"/>
          <w:szCs w:val="24"/>
        </w:rPr>
        <w:t xml:space="preserve">had slightly </w:t>
      </w:r>
      <w:r w:rsidR="00064F6A" w:rsidRPr="006C33C2">
        <w:rPr>
          <w:rFonts w:cstheme="minorHAnsi"/>
          <w:sz w:val="24"/>
          <w:szCs w:val="24"/>
        </w:rPr>
        <w:t xml:space="preserve">higher scores </w:t>
      </w:r>
      <w:r w:rsidR="00E86194" w:rsidRPr="006C33C2">
        <w:rPr>
          <w:rFonts w:cstheme="minorHAnsi"/>
          <w:sz w:val="24"/>
          <w:szCs w:val="24"/>
        </w:rPr>
        <w:t xml:space="preserve">on </w:t>
      </w:r>
      <w:r w:rsidR="00064F6A" w:rsidRPr="006C33C2">
        <w:rPr>
          <w:rFonts w:cstheme="minorHAnsi"/>
          <w:sz w:val="24"/>
          <w:szCs w:val="24"/>
        </w:rPr>
        <w:t>the HAD-A scale</w:t>
      </w:r>
      <w:r w:rsidR="007E50A1" w:rsidRPr="006C33C2">
        <w:rPr>
          <w:rFonts w:cstheme="minorHAnsi"/>
          <w:sz w:val="24"/>
          <w:szCs w:val="24"/>
        </w:rPr>
        <w:t xml:space="preserve"> (median (IQR):</w:t>
      </w:r>
      <w:r w:rsidR="00DF6FFE" w:rsidRPr="006C33C2">
        <w:rPr>
          <w:rFonts w:cstheme="minorHAnsi"/>
          <w:sz w:val="24"/>
          <w:szCs w:val="24"/>
        </w:rPr>
        <w:t xml:space="preserve"> 5 (3-7) for women, and</w:t>
      </w:r>
      <w:r w:rsidR="007E50A1" w:rsidRPr="006C33C2">
        <w:rPr>
          <w:rFonts w:cstheme="minorHAnsi"/>
          <w:sz w:val="24"/>
          <w:szCs w:val="24"/>
        </w:rPr>
        <w:t xml:space="preserve"> 4 (</w:t>
      </w:r>
      <w:r w:rsidR="00E86194" w:rsidRPr="006C33C2">
        <w:rPr>
          <w:rFonts w:cstheme="minorHAnsi"/>
          <w:sz w:val="24"/>
          <w:szCs w:val="24"/>
        </w:rPr>
        <w:t>2</w:t>
      </w:r>
      <w:r w:rsidR="007E50A1" w:rsidRPr="006C33C2">
        <w:rPr>
          <w:rFonts w:cstheme="minorHAnsi"/>
          <w:sz w:val="24"/>
          <w:szCs w:val="24"/>
        </w:rPr>
        <w:t>-</w:t>
      </w:r>
      <w:r w:rsidR="00E86194" w:rsidRPr="006C33C2">
        <w:rPr>
          <w:rFonts w:cstheme="minorHAnsi"/>
          <w:sz w:val="24"/>
          <w:szCs w:val="24"/>
        </w:rPr>
        <w:t>6</w:t>
      </w:r>
      <w:r w:rsidR="007E50A1" w:rsidRPr="006C33C2">
        <w:rPr>
          <w:rFonts w:cstheme="minorHAnsi"/>
          <w:sz w:val="24"/>
          <w:szCs w:val="24"/>
        </w:rPr>
        <w:t>) for men) and more possible (</w:t>
      </w:r>
      <w:r w:rsidR="00DF6FFE" w:rsidRPr="006C33C2">
        <w:rPr>
          <w:rFonts w:cstheme="minorHAnsi"/>
          <w:sz w:val="24"/>
          <w:szCs w:val="24"/>
        </w:rPr>
        <w:t xml:space="preserve">15.2% of women and </w:t>
      </w:r>
      <w:r w:rsidR="007E50A1" w:rsidRPr="006C33C2">
        <w:rPr>
          <w:rFonts w:cstheme="minorHAnsi"/>
          <w:sz w:val="24"/>
          <w:szCs w:val="24"/>
        </w:rPr>
        <w:t>9.2% of men) and probable cases (</w:t>
      </w:r>
      <w:r w:rsidR="00DF6FFE" w:rsidRPr="006C33C2">
        <w:rPr>
          <w:rFonts w:cstheme="minorHAnsi"/>
          <w:sz w:val="24"/>
          <w:szCs w:val="24"/>
        </w:rPr>
        <w:t xml:space="preserve">7.6% of women and </w:t>
      </w:r>
      <w:r w:rsidR="007E50A1" w:rsidRPr="006C33C2">
        <w:rPr>
          <w:rFonts w:cstheme="minorHAnsi"/>
          <w:sz w:val="24"/>
          <w:szCs w:val="24"/>
        </w:rPr>
        <w:t>3.8%</w:t>
      </w:r>
      <w:r w:rsidR="00E86194" w:rsidRPr="006C33C2">
        <w:rPr>
          <w:rFonts w:cstheme="minorHAnsi"/>
          <w:sz w:val="24"/>
          <w:szCs w:val="24"/>
        </w:rPr>
        <w:t xml:space="preserve"> </w:t>
      </w:r>
      <w:r w:rsidR="007E50A1" w:rsidRPr="006C33C2">
        <w:rPr>
          <w:rFonts w:cstheme="minorHAnsi"/>
          <w:sz w:val="24"/>
          <w:szCs w:val="24"/>
        </w:rPr>
        <w:t>of men) of anxiety than men. All these sex differences were statistically significant.</w:t>
      </w:r>
      <w:r w:rsidR="001633D6" w:rsidRPr="006C33C2">
        <w:rPr>
          <w:rFonts w:cstheme="minorHAnsi"/>
          <w:sz w:val="24"/>
          <w:szCs w:val="24"/>
        </w:rPr>
        <w:t xml:space="preserve"> Men </w:t>
      </w:r>
      <w:r w:rsidR="008F611F" w:rsidRPr="006C33C2">
        <w:rPr>
          <w:rFonts w:cstheme="minorHAnsi"/>
          <w:sz w:val="24"/>
          <w:szCs w:val="24"/>
        </w:rPr>
        <w:t xml:space="preserve">had higher grip strength, gait speed and physical </w:t>
      </w:r>
      <w:r w:rsidR="00814E85" w:rsidRPr="006C33C2">
        <w:rPr>
          <w:rFonts w:cstheme="minorHAnsi"/>
          <w:sz w:val="24"/>
          <w:szCs w:val="24"/>
        </w:rPr>
        <w:t>capabi</w:t>
      </w:r>
      <w:r w:rsidR="00DF6FFE" w:rsidRPr="006C33C2">
        <w:rPr>
          <w:rFonts w:cstheme="minorHAnsi"/>
          <w:sz w:val="24"/>
          <w:szCs w:val="24"/>
        </w:rPr>
        <w:t>l</w:t>
      </w:r>
      <w:r w:rsidR="00814E85" w:rsidRPr="006C33C2">
        <w:rPr>
          <w:rFonts w:cstheme="minorHAnsi"/>
          <w:sz w:val="24"/>
          <w:szCs w:val="24"/>
        </w:rPr>
        <w:t>ity</w:t>
      </w:r>
      <w:r w:rsidR="008F611F" w:rsidRPr="006C33C2">
        <w:rPr>
          <w:rFonts w:cstheme="minorHAnsi"/>
          <w:sz w:val="24"/>
          <w:szCs w:val="24"/>
        </w:rPr>
        <w:t xml:space="preserve"> overall scores than women, with 59.1% of male participants returning a score ≤9 (indicative of poor physical </w:t>
      </w:r>
      <w:r w:rsidR="00814E85" w:rsidRPr="006C33C2">
        <w:rPr>
          <w:rFonts w:cstheme="minorHAnsi"/>
          <w:sz w:val="24"/>
          <w:szCs w:val="24"/>
        </w:rPr>
        <w:t>capabi</w:t>
      </w:r>
      <w:r w:rsidR="00DF6FFE" w:rsidRPr="006C33C2">
        <w:rPr>
          <w:rFonts w:cstheme="minorHAnsi"/>
          <w:sz w:val="24"/>
          <w:szCs w:val="24"/>
        </w:rPr>
        <w:t>l</w:t>
      </w:r>
      <w:r w:rsidR="00814E85" w:rsidRPr="006C33C2">
        <w:rPr>
          <w:rFonts w:cstheme="minorHAnsi"/>
          <w:sz w:val="24"/>
          <w:szCs w:val="24"/>
        </w:rPr>
        <w:t>ity</w:t>
      </w:r>
      <w:r w:rsidR="008F611F" w:rsidRPr="006C33C2">
        <w:rPr>
          <w:rFonts w:cstheme="minorHAnsi"/>
          <w:sz w:val="24"/>
          <w:szCs w:val="24"/>
        </w:rPr>
        <w:t xml:space="preserve">) compared to 69.3% of women who scored below </w:t>
      </w:r>
      <w:r w:rsidR="00DA36DE" w:rsidRPr="006C33C2">
        <w:rPr>
          <w:rFonts w:cstheme="minorHAnsi"/>
          <w:sz w:val="24"/>
          <w:szCs w:val="24"/>
        </w:rPr>
        <w:t>this</w:t>
      </w:r>
      <w:r w:rsidR="008F611F" w:rsidRPr="006C33C2">
        <w:rPr>
          <w:rFonts w:cstheme="minorHAnsi"/>
          <w:sz w:val="24"/>
          <w:szCs w:val="24"/>
        </w:rPr>
        <w:t xml:space="preserve"> threshold. Similarly, 26.1% of women could not maintain balance for at least 10s during the tandem stand test, compared to only 16.8% of men who could not complete the test</w:t>
      </w:r>
      <w:r w:rsidR="00A966C4" w:rsidRPr="006C33C2">
        <w:rPr>
          <w:rFonts w:cstheme="minorHAnsi"/>
          <w:sz w:val="24"/>
          <w:szCs w:val="24"/>
        </w:rPr>
        <w:t xml:space="preserve"> (all p</w:t>
      </w:r>
      <w:r w:rsidR="008F611F" w:rsidRPr="006C33C2">
        <w:rPr>
          <w:rFonts w:cstheme="minorHAnsi"/>
          <w:sz w:val="24"/>
          <w:szCs w:val="24"/>
        </w:rPr>
        <w:t>≤</w:t>
      </w:r>
      <w:r w:rsidR="00DA36DE" w:rsidRPr="006C33C2">
        <w:rPr>
          <w:rFonts w:cstheme="minorHAnsi"/>
          <w:sz w:val="24"/>
          <w:szCs w:val="24"/>
        </w:rPr>
        <w:t>0.</w:t>
      </w:r>
      <w:r w:rsidR="00A966C4" w:rsidRPr="006C33C2">
        <w:rPr>
          <w:rFonts w:cstheme="minorHAnsi"/>
          <w:sz w:val="24"/>
          <w:szCs w:val="24"/>
        </w:rPr>
        <w:t xml:space="preserve">05). </w:t>
      </w:r>
    </w:p>
    <w:p w14:paraId="1AB59898" w14:textId="3D24E432" w:rsidR="00B35FF3" w:rsidRPr="006C33C2" w:rsidRDefault="001633D6" w:rsidP="00FA3165">
      <w:pPr>
        <w:spacing w:line="360" w:lineRule="auto"/>
        <w:jc w:val="both"/>
        <w:rPr>
          <w:rFonts w:cstheme="minorHAnsi"/>
          <w:sz w:val="24"/>
          <w:szCs w:val="24"/>
        </w:rPr>
      </w:pPr>
      <w:r w:rsidRPr="006C33C2">
        <w:rPr>
          <w:rFonts w:cstheme="minorHAnsi"/>
          <w:sz w:val="24"/>
          <w:szCs w:val="24"/>
        </w:rPr>
        <w:t>Social isolation was high in our sample of community dwelling adults: 40</w:t>
      </w:r>
      <w:r w:rsidR="00A86AEB" w:rsidRPr="006C33C2">
        <w:rPr>
          <w:rFonts w:cstheme="minorHAnsi"/>
          <w:sz w:val="24"/>
          <w:szCs w:val="24"/>
        </w:rPr>
        <w:t>.0</w:t>
      </w:r>
      <w:r w:rsidRPr="006C33C2">
        <w:rPr>
          <w:rFonts w:cstheme="minorHAnsi"/>
          <w:sz w:val="24"/>
          <w:szCs w:val="24"/>
        </w:rPr>
        <w:t xml:space="preserve">% of men and 42.4% of women were identified as socially isolated on either the LSNS-6 or MSPP scales. </w:t>
      </w:r>
      <w:r w:rsidR="009E30D9" w:rsidRPr="006C33C2">
        <w:rPr>
          <w:rFonts w:cstheme="minorHAnsi"/>
          <w:sz w:val="24"/>
          <w:szCs w:val="24"/>
        </w:rPr>
        <w:t xml:space="preserve">Seven percent </w:t>
      </w:r>
      <w:r w:rsidRPr="006C33C2">
        <w:rPr>
          <w:rFonts w:cstheme="minorHAnsi"/>
          <w:sz w:val="24"/>
          <w:szCs w:val="24"/>
        </w:rPr>
        <w:t>of men and 9.8% of women reported a diagnosis of depression by a doctor. These sex differences were not statistically significant. Table 2</w:t>
      </w:r>
      <w:r w:rsidR="00644A73" w:rsidRPr="006C33C2">
        <w:rPr>
          <w:rFonts w:cstheme="minorHAnsi"/>
          <w:sz w:val="24"/>
          <w:szCs w:val="24"/>
        </w:rPr>
        <w:t xml:space="preserve"> shows lifestyle characteristics by social isolation</w:t>
      </w:r>
      <w:r w:rsidR="005A5F25" w:rsidRPr="006C33C2">
        <w:rPr>
          <w:rFonts w:cstheme="minorHAnsi"/>
          <w:sz w:val="24"/>
          <w:szCs w:val="24"/>
        </w:rPr>
        <w:t>;</w:t>
      </w:r>
      <w:r w:rsidR="00644A73" w:rsidRPr="006C33C2">
        <w:rPr>
          <w:rFonts w:cstheme="minorHAnsi"/>
          <w:sz w:val="24"/>
          <w:szCs w:val="24"/>
        </w:rPr>
        <w:t xml:space="preserve"> isolated </w:t>
      </w:r>
      <w:r w:rsidR="005A5F25" w:rsidRPr="006C33C2">
        <w:rPr>
          <w:rFonts w:cstheme="minorHAnsi"/>
          <w:sz w:val="24"/>
          <w:szCs w:val="24"/>
        </w:rPr>
        <w:t xml:space="preserve">subjects </w:t>
      </w:r>
      <w:r w:rsidR="008736A5" w:rsidRPr="006C33C2">
        <w:rPr>
          <w:rFonts w:cstheme="minorHAnsi"/>
          <w:sz w:val="24"/>
          <w:szCs w:val="24"/>
        </w:rPr>
        <w:t xml:space="preserve">recorded </w:t>
      </w:r>
      <w:r w:rsidR="00644A73" w:rsidRPr="006C33C2">
        <w:rPr>
          <w:rFonts w:cstheme="minorHAnsi"/>
          <w:sz w:val="24"/>
          <w:szCs w:val="24"/>
        </w:rPr>
        <w:t xml:space="preserve">a lower prudent diet score (mean (SD): </w:t>
      </w:r>
      <w:r w:rsidR="00654919" w:rsidRPr="006C33C2">
        <w:rPr>
          <w:rFonts w:cstheme="minorHAnsi"/>
          <w:sz w:val="24"/>
          <w:szCs w:val="24"/>
        </w:rPr>
        <w:t>-</w:t>
      </w:r>
      <w:r w:rsidR="00644A73" w:rsidRPr="006C33C2">
        <w:rPr>
          <w:rFonts w:cstheme="minorHAnsi"/>
          <w:sz w:val="24"/>
          <w:szCs w:val="24"/>
        </w:rPr>
        <w:t>0.1</w:t>
      </w:r>
      <w:r w:rsidR="00654919" w:rsidRPr="006C33C2">
        <w:rPr>
          <w:rFonts w:cstheme="minorHAnsi"/>
          <w:sz w:val="24"/>
          <w:szCs w:val="24"/>
        </w:rPr>
        <w:t>2</w:t>
      </w:r>
      <w:r w:rsidR="00644A73" w:rsidRPr="006C33C2">
        <w:rPr>
          <w:rFonts w:cstheme="minorHAnsi"/>
          <w:sz w:val="24"/>
          <w:szCs w:val="24"/>
        </w:rPr>
        <w:t xml:space="preserve"> (1.</w:t>
      </w:r>
      <w:r w:rsidR="00654919" w:rsidRPr="006C33C2">
        <w:rPr>
          <w:rFonts w:cstheme="minorHAnsi"/>
          <w:sz w:val="24"/>
          <w:szCs w:val="24"/>
        </w:rPr>
        <w:t>45</w:t>
      </w:r>
      <w:r w:rsidR="00644A73" w:rsidRPr="006C33C2">
        <w:rPr>
          <w:rFonts w:cstheme="minorHAnsi"/>
          <w:sz w:val="24"/>
          <w:szCs w:val="24"/>
        </w:rPr>
        <w:t>)) th</w:t>
      </w:r>
      <w:r w:rsidR="00855EC3" w:rsidRPr="006C33C2">
        <w:rPr>
          <w:rFonts w:cstheme="minorHAnsi"/>
          <w:sz w:val="24"/>
          <w:szCs w:val="24"/>
        </w:rPr>
        <w:t>a</w:t>
      </w:r>
      <w:r w:rsidR="00644A73" w:rsidRPr="006C33C2">
        <w:rPr>
          <w:rFonts w:cstheme="minorHAnsi"/>
          <w:sz w:val="24"/>
          <w:szCs w:val="24"/>
        </w:rPr>
        <w:t xml:space="preserve">n </w:t>
      </w:r>
      <w:r w:rsidR="005A5F25" w:rsidRPr="006C33C2">
        <w:rPr>
          <w:rFonts w:cstheme="minorHAnsi"/>
          <w:sz w:val="24"/>
          <w:szCs w:val="24"/>
        </w:rPr>
        <w:t>those</w:t>
      </w:r>
      <w:r w:rsidR="00644A73" w:rsidRPr="006C33C2">
        <w:rPr>
          <w:rFonts w:cstheme="minorHAnsi"/>
          <w:sz w:val="24"/>
          <w:szCs w:val="24"/>
        </w:rPr>
        <w:t xml:space="preserve"> who were not socially isolated (mean (SD): 0.</w:t>
      </w:r>
      <w:r w:rsidR="00654919" w:rsidRPr="006C33C2">
        <w:rPr>
          <w:rFonts w:cstheme="minorHAnsi"/>
          <w:sz w:val="24"/>
          <w:szCs w:val="24"/>
        </w:rPr>
        <w:t xml:space="preserve">33 </w:t>
      </w:r>
      <w:r w:rsidR="00644A73" w:rsidRPr="006C33C2">
        <w:rPr>
          <w:rFonts w:cstheme="minorHAnsi"/>
          <w:sz w:val="24"/>
          <w:szCs w:val="24"/>
        </w:rPr>
        <w:t>(1.</w:t>
      </w:r>
      <w:r w:rsidR="00654919" w:rsidRPr="006C33C2">
        <w:rPr>
          <w:rFonts w:cstheme="minorHAnsi"/>
          <w:sz w:val="24"/>
          <w:szCs w:val="24"/>
        </w:rPr>
        <w:t>57</w:t>
      </w:r>
      <w:r w:rsidR="00644A73" w:rsidRPr="006C33C2">
        <w:rPr>
          <w:rFonts w:cstheme="minorHAnsi"/>
          <w:sz w:val="24"/>
          <w:szCs w:val="24"/>
        </w:rPr>
        <w:t>))</w:t>
      </w:r>
      <w:r w:rsidR="008736A5" w:rsidRPr="006C33C2">
        <w:rPr>
          <w:rFonts w:cstheme="minorHAnsi"/>
          <w:sz w:val="24"/>
          <w:szCs w:val="24"/>
        </w:rPr>
        <w:t>, but there was no significant difference in mean daily dietary calcium intake</w:t>
      </w:r>
      <w:r w:rsidR="00644A73" w:rsidRPr="006C33C2">
        <w:rPr>
          <w:rFonts w:cstheme="minorHAnsi"/>
          <w:sz w:val="24"/>
          <w:szCs w:val="24"/>
        </w:rPr>
        <w:t xml:space="preserve">. </w:t>
      </w:r>
    </w:p>
    <w:p w14:paraId="3B140222" w14:textId="0C70268D" w:rsidR="00FA3165" w:rsidRPr="006C33C2" w:rsidRDefault="00FA3165" w:rsidP="00FA3165">
      <w:pPr>
        <w:spacing w:line="360" w:lineRule="auto"/>
        <w:jc w:val="both"/>
        <w:rPr>
          <w:rFonts w:cstheme="minorHAnsi"/>
          <w:sz w:val="24"/>
          <w:szCs w:val="24"/>
        </w:rPr>
      </w:pPr>
      <w:r w:rsidRPr="006C33C2">
        <w:rPr>
          <w:rFonts w:cstheme="minorHAnsi"/>
          <w:sz w:val="24"/>
          <w:szCs w:val="24"/>
        </w:rPr>
        <w:t xml:space="preserve">Isolated </w:t>
      </w:r>
      <w:r w:rsidR="00F85AA0" w:rsidRPr="006C33C2">
        <w:rPr>
          <w:rFonts w:cstheme="minorHAnsi"/>
          <w:sz w:val="24"/>
          <w:szCs w:val="24"/>
        </w:rPr>
        <w:t>participants</w:t>
      </w:r>
      <w:r w:rsidRPr="006C33C2">
        <w:rPr>
          <w:rFonts w:cstheme="minorHAnsi"/>
          <w:sz w:val="24"/>
          <w:szCs w:val="24"/>
        </w:rPr>
        <w:t xml:space="preserve"> had a higher odds of depressive disorder (HAD-D)</w:t>
      </w:r>
      <w:r w:rsidR="00342EB4" w:rsidRPr="006C33C2">
        <w:rPr>
          <w:rFonts w:cstheme="minorHAnsi"/>
          <w:sz w:val="24"/>
          <w:szCs w:val="24"/>
        </w:rPr>
        <w:t xml:space="preserve"> when results were adjusted for sex only (OR 2.93, 95% CI 1.32-6.51, p=0.008). The association remained significant </w:t>
      </w:r>
      <w:r w:rsidR="004649B1" w:rsidRPr="006C33C2">
        <w:rPr>
          <w:rFonts w:cstheme="minorHAnsi"/>
          <w:sz w:val="24"/>
          <w:szCs w:val="24"/>
        </w:rPr>
        <w:t xml:space="preserve">after </w:t>
      </w:r>
      <w:r w:rsidR="00342EB4" w:rsidRPr="006C33C2">
        <w:rPr>
          <w:rFonts w:cstheme="minorHAnsi"/>
          <w:sz w:val="24"/>
          <w:szCs w:val="24"/>
        </w:rPr>
        <w:t>adjust</w:t>
      </w:r>
      <w:r w:rsidR="004649B1" w:rsidRPr="006C33C2">
        <w:rPr>
          <w:rFonts w:cstheme="minorHAnsi"/>
          <w:sz w:val="24"/>
          <w:szCs w:val="24"/>
        </w:rPr>
        <w:t>ment</w:t>
      </w:r>
      <w:r w:rsidR="00342EB4" w:rsidRPr="006C33C2">
        <w:rPr>
          <w:rFonts w:cstheme="minorHAnsi"/>
          <w:sz w:val="24"/>
          <w:szCs w:val="24"/>
        </w:rPr>
        <w:t xml:space="preserve"> for sex, age, BMI, smoker status, alcohol consumption, physical activity time and prudent diet score (OR 3.01, 95% CI 1.27-7.11, p&lt;0.02</w:t>
      </w:r>
      <w:r w:rsidR="00E70762" w:rsidRPr="006C33C2">
        <w:rPr>
          <w:rFonts w:cstheme="minorHAnsi"/>
          <w:sz w:val="24"/>
          <w:szCs w:val="24"/>
        </w:rPr>
        <w:t xml:space="preserve">). When we further adjusted for social class, the association persisted. </w:t>
      </w:r>
      <w:r w:rsidR="004649B1" w:rsidRPr="006C33C2">
        <w:rPr>
          <w:rFonts w:cstheme="minorHAnsi"/>
          <w:sz w:val="24"/>
          <w:szCs w:val="24"/>
        </w:rPr>
        <w:t xml:space="preserve">However, low numbers of incident cases </w:t>
      </w:r>
      <w:r w:rsidR="004649B1" w:rsidRPr="006C33C2">
        <w:rPr>
          <w:rFonts w:cstheme="minorHAnsi"/>
          <w:sz w:val="24"/>
          <w:szCs w:val="24"/>
        </w:rPr>
        <w:lastRenderedPageBreak/>
        <w:t>of depression prevented us being able to assess whether social isolation led to subsequent depression.</w:t>
      </w:r>
    </w:p>
    <w:p w14:paraId="78748046" w14:textId="0F3C64AE" w:rsidR="005A5F25" w:rsidRPr="006C33C2" w:rsidRDefault="004649B1" w:rsidP="003631F4">
      <w:pPr>
        <w:spacing w:line="360" w:lineRule="auto"/>
        <w:jc w:val="both"/>
        <w:rPr>
          <w:rFonts w:cstheme="minorHAnsi"/>
          <w:sz w:val="24"/>
          <w:szCs w:val="24"/>
        </w:rPr>
      </w:pPr>
      <w:r w:rsidRPr="006C33C2">
        <w:rPr>
          <w:rFonts w:cstheme="minorHAnsi"/>
          <w:sz w:val="24"/>
          <w:szCs w:val="24"/>
        </w:rPr>
        <w:t xml:space="preserve">In initial cross-sectional analyses, we found no significant relationships between social isolation and physical </w:t>
      </w:r>
      <w:r w:rsidR="003A4AF4" w:rsidRPr="006C33C2">
        <w:rPr>
          <w:rFonts w:cstheme="minorHAnsi"/>
          <w:sz w:val="24"/>
          <w:szCs w:val="24"/>
        </w:rPr>
        <w:t>capability</w:t>
      </w:r>
      <w:r w:rsidRPr="006C33C2">
        <w:rPr>
          <w:rFonts w:cstheme="minorHAnsi"/>
          <w:sz w:val="24"/>
          <w:szCs w:val="24"/>
        </w:rPr>
        <w:t xml:space="preserve">. However, after excluding those participants who recorded a low physical </w:t>
      </w:r>
      <w:r w:rsidR="003A4AF4" w:rsidRPr="006C33C2">
        <w:rPr>
          <w:rFonts w:cstheme="minorHAnsi"/>
          <w:sz w:val="24"/>
          <w:szCs w:val="24"/>
        </w:rPr>
        <w:t xml:space="preserve">capability </w:t>
      </w:r>
      <w:r w:rsidRPr="006C33C2">
        <w:rPr>
          <w:rFonts w:cstheme="minorHAnsi"/>
          <w:sz w:val="24"/>
          <w:szCs w:val="24"/>
        </w:rPr>
        <w:t xml:space="preserve">score at baseline, baseline social isolation was associated with development of a poor physical </w:t>
      </w:r>
      <w:r w:rsidR="003A4AF4" w:rsidRPr="006C33C2">
        <w:rPr>
          <w:rFonts w:cstheme="minorHAnsi"/>
          <w:sz w:val="24"/>
          <w:szCs w:val="24"/>
        </w:rPr>
        <w:t xml:space="preserve">capability </w:t>
      </w:r>
      <w:r w:rsidRPr="006C33C2">
        <w:rPr>
          <w:rFonts w:cstheme="minorHAnsi"/>
          <w:sz w:val="24"/>
          <w:szCs w:val="24"/>
        </w:rPr>
        <w:t>score after 6 years</w:t>
      </w:r>
      <w:r w:rsidR="00BC4E9E" w:rsidRPr="006C33C2">
        <w:rPr>
          <w:rFonts w:cstheme="minorHAnsi"/>
          <w:sz w:val="24"/>
          <w:szCs w:val="24"/>
        </w:rPr>
        <w:t xml:space="preserve"> (</w:t>
      </w:r>
      <w:r w:rsidR="00CF2A1E" w:rsidRPr="006C33C2">
        <w:rPr>
          <w:rFonts w:cstheme="minorHAnsi"/>
          <w:sz w:val="24"/>
          <w:szCs w:val="24"/>
        </w:rPr>
        <w:t>OR 3.49, 95% CI 1.14-10.68, p&lt;0.03)</w:t>
      </w:r>
      <w:r w:rsidR="00FC0DCB" w:rsidRPr="006C33C2">
        <w:rPr>
          <w:rFonts w:cstheme="minorHAnsi"/>
          <w:sz w:val="24"/>
          <w:szCs w:val="24"/>
        </w:rPr>
        <w:t xml:space="preserve">, </w:t>
      </w:r>
      <w:r w:rsidRPr="006C33C2">
        <w:rPr>
          <w:rFonts w:cstheme="minorHAnsi"/>
          <w:sz w:val="24"/>
          <w:szCs w:val="24"/>
        </w:rPr>
        <w:t xml:space="preserve">with analyses robust to adjustment </w:t>
      </w:r>
      <w:r w:rsidR="00FC0DCB" w:rsidRPr="006C33C2">
        <w:rPr>
          <w:rFonts w:cstheme="minorHAnsi"/>
          <w:sz w:val="24"/>
          <w:szCs w:val="24"/>
        </w:rPr>
        <w:t>(OR 5.53, 95% CI 1.09-27.99, p&lt;0.04)</w:t>
      </w:r>
      <w:r w:rsidR="0085169F" w:rsidRPr="006C33C2">
        <w:rPr>
          <w:rFonts w:cstheme="minorHAnsi"/>
          <w:sz w:val="24"/>
          <w:szCs w:val="24"/>
        </w:rPr>
        <w:t xml:space="preserve"> when social class was included in the adjustments</w:t>
      </w:r>
      <w:r w:rsidR="00A12E90" w:rsidRPr="006C33C2">
        <w:rPr>
          <w:rFonts w:cstheme="minorHAnsi"/>
          <w:sz w:val="24"/>
          <w:szCs w:val="24"/>
        </w:rPr>
        <w:t xml:space="preserve"> (see Table 3)</w:t>
      </w:r>
      <w:r w:rsidR="00FC0DCB" w:rsidRPr="006C33C2">
        <w:rPr>
          <w:rFonts w:cstheme="minorHAnsi"/>
          <w:sz w:val="24"/>
          <w:szCs w:val="24"/>
        </w:rPr>
        <w:t xml:space="preserve">. </w:t>
      </w:r>
      <w:r w:rsidR="00367C8D" w:rsidRPr="006C33C2">
        <w:rPr>
          <w:rFonts w:cstheme="minorHAnsi"/>
          <w:sz w:val="24"/>
          <w:szCs w:val="24"/>
        </w:rPr>
        <w:t xml:space="preserve">By contrast, we found no association between BMD and social isolation at either time point, </w:t>
      </w:r>
      <w:r w:rsidR="00E505A9" w:rsidRPr="006C33C2">
        <w:rPr>
          <w:rFonts w:cstheme="minorHAnsi"/>
          <w:sz w:val="24"/>
          <w:szCs w:val="24"/>
        </w:rPr>
        <w:t>before or</w:t>
      </w:r>
      <w:r w:rsidR="00367C8D" w:rsidRPr="006C33C2">
        <w:rPr>
          <w:rFonts w:cstheme="minorHAnsi"/>
          <w:sz w:val="24"/>
          <w:szCs w:val="24"/>
        </w:rPr>
        <w:t xml:space="preserve"> after adjustments </w:t>
      </w:r>
      <w:r w:rsidR="007A5DD3" w:rsidRPr="006C33C2">
        <w:rPr>
          <w:rFonts w:cstheme="minorHAnsi"/>
          <w:sz w:val="24"/>
          <w:szCs w:val="24"/>
        </w:rPr>
        <w:t>(including adjusting for taking</w:t>
      </w:r>
      <w:r w:rsidR="00367C8D" w:rsidRPr="006C33C2">
        <w:rPr>
          <w:rFonts w:cstheme="minorHAnsi"/>
          <w:sz w:val="24"/>
          <w:szCs w:val="24"/>
        </w:rPr>
        <w:t xml:space="preserve"> osteoporosis medication) at baseline.</w:t>
      </w:r>
    </w:p>
    <w:p w14:paraId="3427B192" w14:textId="519D80F5" w:rsidR="008C3A7B" w:rsidRPr="006C33C2" w:rsidRDefault="008C3A7B" w:rsidP="003631F4">
      <w:pPr>
        <w:spacing w:line="360" w:lineRule="auto"/>
        <w:jc w:val="both"/>
        <w:rPr>
          <w:rFonts w:cstheme="minorHAnsi"/>
          <w:b/>
          <w:sz w:val="24"/>
          <w:szCs w:val="24"/>
        </w:rPr>
      </w:pPr>
      <w:r w:rsidRPr="006C33C2">
        <w:rPr>
          <w:rFonts w:cstheme="minorHAnsi"/>
          <w:b/>
          <w:sz w:val="24"/>
          <w:szCs w:val="24"/>
        </w:rPr>
        <w:t>Discussion</w:t>
      </w:r>
    </w:p>
    <w:p w14:paraId="3A621817" w14:textId="0CBED3D1" w:rsidR="00F65D03" w:rsidRPr="006C33C2" w:rsidRDefault="0078497D" w:rsidP="007032E9">
      <w:pPr>
        <w:spacing w:line="360" w:lineRule="auto"/>
        <w:jc w:val="both"/>
        <w:rPr>
          <w:rFonts w:cstheme="minorHAnsi"/>
          <w:sz w:val="24"/>
          <w:szCs w:val="24"/>
        </w:rPr>
      </w:pPr>
      <w:r w:rsidRPr="006C33C2">
        <w:rPr>
          <w:rFonts w:cstheme="minorHAnsi"/>
          <w:sz w:val="24"/>
          <w:szCs w:val="24"/>
        </w:rPr>
        <w:t>We have found a high prevalence of social isolation in a population of older community-dwelling adults</w:t>
      </w:r>
      <w:r w:rsidR="00BB132E" w:rsidRPr="006C33C2">
        <w:rPr>
          <w:rFonts w:cstheme="minorHAnsi"/>
          <w:sz w:val="24"/>
          <w:szCs w:val="24"/>
        </w:rPr>
        <w:t xml:space="preserve">, and this was consistent with previous literature suggesting that 50% of the worldwide population aged over 60 is at risk of becoming socially isolated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Landeiro&lt;/Author&gt;&lt;Year&gt;2017&lt;/Year&gt;&lt;RecNum&gt;9&lt;/RecNum&gt;&lt;DisplayText&gt;[42]&lt;/DisplayText&gt;&lt;record&gt;&lt;rec-number&gt;9&lt;/rec-number&gt;&lt;foreign-keys&gt;&lt;key app="EN" db-id="vpap99vr3xrpe8ewrv5v2f0zvvravappvzzz" timestamp="1582113581"&gt;9&lt;/key&gt;&lt;/foreign-keys&gt;&lt;ref-type name="Journal Article"&gt;17&lt;/ref-type&gt;&lt;contributors&gt;&lt;authors&gt;&lt;author&gt;Landeiro, F.&lt;/author&gt;&lt;author&gt;Barrows, P.&lt;/author&gt;&lt;author&gt;Nuttall Musson, E.&lt;/author&gt;&lt;author&gt;Gray, A. M.&lt;/author&gt;&lt;/authors&gt;&lt;/contributors&gt;&lt;auth-address&gt;Health Economics Research Centre, Nuffield Department of Population Health, University of Oxford, Oxford, UK.&lt;/auth-address&gt;&lt;titles&gt;&lt;title&gt;Reducing social isolation and loneliness in older people: a systematic review protocol&lt;/title&gt;&lt;/titles&gt;&lt;pages&gt;e013778&lt;/pages&gt;&lt;volume&gt;7&lt;/volume&gt;&lt;number&gt;5&lt;/number&gt;&lt;dates&gt;&lt;year&gt;2017&lt;/year&gt;&lt;pub-dates&gt;&lt;date&gt;May 17&lt;/date&gt;&lt;/pub-dates&gt;&lt;/dates&gt;&lt;isbn&gt;2044-6055&lt;/isbn&gt;&lt;accession-num&gt;28515187&lt;/accession-num&gt;&lt;urls&gt;&lt;related-urls&gt;&lt;url&gt;https://bmjopen.bmj.com/content/bmjopen/7/5/e013778.full.pdf&lt;/url&gt;&lt;/related-urls&gt;&lt;/urls&gt;&lt;electronic-resource-num&gt;10.1136/bmjopen-2016-013778&lt;/electronic-resource-num&gt;&lt;remote-database-provider&gt;Nlm&lt;/remote-database-provider&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42]</w:t>
      </w:r>
      <w:r w:rsidR="00AA471F" w:rsidRPr="006C33C2">
        <w:rPr>
          <w:rFonts w:cstheme="minorHAnsi"/>
          <w:sz w:val="24"/>
          <w:szCs w:val="24"/>
        </w:rPr>
        <w:fldChar w:fldCharType="end"/>
      </w:r>
      <w:r w:rsidR="00BB132E" w:rsidRPr="006C33C2">
        <w:rPr>
          <w:rFonts w:cstheme="minorHAnsi"/>
          <w:sz w:val="24"/>
          <w:szCs w:val="24"/>
        </w:rPr>
        <w:t xml:space="preserve">. </w:t>
      </w:r>
      <w:r w:rsidR="00D24AA8" w:rsidRPr="006C33C2">
        <w:rPr>
          <w:rFonts w:cstheme="minorHAnsi"/>
          <w:sz w:val="24"/>
          <w:szCs w:val="24"/>
        </w:rPr>
        <w:t>We</w:t>
      </w:r>
      <w:r w:rsidR="00367C8D" w:rsidRPr="006C33C2">
        <w:rPr>
          <w:rFonts w:cstheme="minorHAnsi"/>
          <w:sz w:val="24"/>
          <w:szCs w:val="24"/>
        </w:rPr>
        <w:t xml:space="preserve"> also observed that baseline </w:t>
      </w:r>
      <w:r w:rsidR="00D24AA8" w:rsidRPr="006C33C2">
        <w:rPr>
          <w:rFonts w:cstheme="minorHAnsi"/>
          <w:sz w:val="24"/>
          <w:szCs w:val="24"/>
        </w:rPr>
        <w:t xml:space="preserve">social isolation </w:t>
      </w:r>
      <w:r w:rsidR="00FA3F99" w:rsidRPr="006C33C2">
        <w:rPr>
          <w:rFonts w:cstheme="minorHAnsi"/>
          <w:sz w:val="24"/>
          <w:szCs w:val="24"/>
        </w:rPr>
        <w:t xml:space="preserve">in 2011 </w:t>
      </w:r>
      <w:r w:rsidR="00D24AA8" w:rsidRPr="006C33C2">
        <w:rPr>
          <w:rFonts w:cstheme="minorHAnsi"/>
          <w:sz w:val="24"/>
          <w:szCs w:val="24"/>
        </w:rPr>
        <w:t xml:space="preserve">predicted </w:t>
      </w:r>
      <w:r w:rsidR="00367C8D" w:rsidRPr="006C33C2">
        <w:rPr>
          <w:rFonts w:cstheme="minorHAnsi"/>
          <w:sz w:val="24"/>
          <w:szCs w:val="24"/>
        </w:rPr>
        <w:t xml:space="preserve">the development of </w:t>
      </w:r>
      <w:r w:rsidR="00D24AA8" w:rsidRPr="006C33C2">
        <w:rPr>
          <w:rFonts w:cstheme="minorHAnsi"/>
          <w:sz w:val="24"/>
          <w:szCs w:val="24"/>
        </w:rPr>
        <w:t xml:space="preserve">poorer physical </w:t>
      </w:r>
      <w:r w:rsidR="00BC4E9E" w:rsidRPr="006C33C2">
        <w:rPr>
          <w:rFonts w:cstheme="minorHAnsi"/>
          <w:sz w:val="24"/>
          <w:szCs w:val="24"/>
        </w:rPr>
        <w:t xml:space="preserve">capability </w:t>
      </w:r>
      <w:r w:rsidR="00D24AA8" w:rsidRPr="006C33C2">
        <w:rPr>
          <w:rFonts w:cstheme="minorHAnsi"/>
          <w:sz w:val="24"/>
          <w:szCs w:val="24"/>
        </w:rPr>
        <w:t xml:space="preserve">at follow up 6 years later. </w:t>
      </w:r>
      <w:r w:rsidR="00367C8D" w:rsidRPr="006C33C2">
        <w:rPr>
          <w:rFonts w:cstheme="minorHAnsi"/>
          <w:sz w:val="24"/>
          <w:szCs w:val="24"/>
        </w:rPr>
        <w:t>By contrast w</w:t>
      </w:r>
      <w:r w:rsidR="00E95DC7" w:rsidRPr="006C33C2">
        <w:rPr>
          <w:rFonts w:cstheme="minorHAnsi"/>
          <w:sz w:val="24"/>
          <w:szCs w:val="24"/>
        </w:rPr>
        <w:t>e did not find</w:t>
      </w:r>
      <w:r w:rsidR="00FA3F99" w:rsidRPr="006C33C2">
        <w:rPr>
          <w:rFonts w:cstheme="minorHAnsi"/>
          <w:sz w:val="24"/>
          <w:szCs w:val="24"/>
        </w:rPr>
        <w:t xml:space="preserve"> longitudinal</w:t>
      </w:r>
      <w:r w:rsidR="00E95DC7" w:rsidRPr="006C33C2">
        <w:rPr>
          <w:rFonts w:cstheme="minorHAnsi"/>
          <w:sz w:val="24"/>
          <w:szCs w:val="24"/>
        </w:rPr>
        <w:t xml:space="preserve"> associations between social isolation and BMD </w:t>
      </w:r>
      <w:r w:rsidR="003728A2" w:rsidRPr="006C33C2">
        <w:rPr>
          <w:rFonts w:cstheme="minorHAnsi"/>
          <w:sz w:val="24"/>
          <w:szCs w:val="24"/>
        </w:rPr>
        <w:t>in this study.</w:t>
      </w:r>
      <w:r w:rsidR="00465F85" w:rsidRPr="006C33C2">
        <w:rPr>
          <w:rFonts w:cstheme="minorHAnsi"/>
          <w:sz w:val="24"/>
          <w:szCs w:val="24"/>
        </w:rPr>
        <w:t xml:space="preserve"> </w:t>
      </w:r>
      <w:r w:rsidR="00367C8D" w:rsidRPr="006C33C2">
        <w:rPr>
          <w:rFonts w:cstheme="minorHAnsi"/>
          <w:sz w:val="24"/>
          <w:szCs w:val="24"/>
        </w:rPr>
        <w:t>N</w:t>
      </w:r>
      <w:r w:rsidR="00E95DC7" w:rsidRPr="006C33C2">
        <w:rPr>
          <w:rFonts w:cstheme="minorHAnsi"/>
          <w:sz w:val="24"/>
          <w:szCs w:val="24"/>
        </w:rPr>
        <w:t xml:space="preserve">o previous study, to our knowledge, has addressed potential effects of being isolated on </w:t>
      </w:r>
      <w:r w:rsidR="007F6B27" w:rsidRPr="006C33C2">
        <w:rPr>
          <w:rFonts w:cstheme="minorHAnsi"/>
          <w:sz w:val="24"/>
          <w:szCs w:val="24"/>
        </w:rPr>
        <w:t xml:space="preserve">musculoskeletal </w:t>
      </w:r>
      <w:r w:rsidR="00B35FF3" w:rsidRPr="006C33C2">
        <w:rPr>
          <w:rFonts w:cstheme="minorHAnsi"/>
          <w:sz w:val="24"/>
          <w:szCs w:val="24"/>
        </w:rPr>
        <w:t>health</w:t>
      </w:r>
      <w:r w:rsidR="00BC4E9E" w:rsidRPr="006C33C2">
        <w:rPr>
          <w:rFonts w:cstheme="minorHAnsi"/>
          <w:sz w:val="24"/>
          <w:szCs w:val="24"/>
        </w:rPr>
        <w:t xml:space="preserve">. </w:t>
      </w:r>
      <w:r w:rsidR="00E505A9" w:rsidRPr="006C33C2">
        <w:rPr>
          <w:rFonts w:cstheme="minorHAnsi"/>
          <w:sz w:val="24"/>
          <w:szCs w:val="24"/>
        </w:rPr>
        <w:t>As expected</w:t>
      </w:r>
      <w:r w:rsidR="00D24AA8" w:rsidRPr="006C33C2">
        <w:rPr>
          <w:rFonts w:cstheme="minorHAnsi"/>
          <w:sz w:val="24"/>
          <w:szCs w:val="24"/>
        </w:rPr>
        <w:t xml:space="preserve">, we found that being socially isolated was associated with </w:t>
      </w:r>
      <w:r w:rsidR="00C678C2" w:rsidRPr="006C33C2">
        <w:rPr>
          <w:rFonts w:cstheme="minorHAnsi"/>
          <w:sz w:val="24"/>
          <w:szCs w:val="24"/>
        </w:rPr>
        <w:t>depressive symptoms</w:t>
      </w:r>
      <w:r w:rsidR="00D24AA8" w:rsidRPr="006C33C2">
        <w:rPr>
          <w:rFonts w:cstheme="minorHAnsi"/>
          <w:sz w:val="24"/>
          <w:szCs w:val="24"/>
        </w:rPr>
        <w:t>, but unfortunately low numbers of participants who reported new depression over the follow</w:t>
      </w:r>
      <w:r w:rsidR="009111FD" w:rsidRPr="006C33C2">
        <w:rPr>
          <w:rFonts w:cstheme="minorHAnsi"/>
          <w:sz w:val="24"/>
          <w:szCs w:val="24"/>
        </w:rPr>
        <w:t>-</w:t>
      </w:r>
      <w:r w:rsidR="00D24AA8" w:rsidRPr="006C33C2">
        <w:rPr>
          <w:rFonts w:cstheme="minorHAnsi"/>
          <w:sz w:val="24"/>
          <w:szCs w:val="24"/>
        </w:rPr>
        <w:t>up period prevented any investigation of temporal trend</w:t>
      </w:r>
      <w:r w:rsidR="009111FD" w:rsidRPr="006C33C2">
        <w:rPr>
          <w:rFonts w:cstheme="minorHAnsi"/>
          <w:sz w:val="24"/>
          <w:szCs w:val="24"/>
        </w:rPr>
        <w:t>,</w:t>
      </w:r>
      <w:r w:rsidR="00D24AA8" w:rsidRPr="006C33C2">
        <w:rPr>
          <w:rFonts w:cstheme="minorHAnsi"/>
          <w:sz w:val="24"/>
          <w:szCs w:val="24"/>
        </w:rPr>
        <w:t xml:space="preserve"> i.e. whether social isolation led to depression.</w:t>
      </w:r>
    </w:p>
    <w:p w14:paraId="3157D971" w14:textId="70C9E152" w:rsidR="00F65D03" w:rsidRPr="006C33C2" w:rsidRDefault="00E95DC7" w:rsidP="005F1D22">
      <w:pPr>
        <w:spacing w:line="360" w:lineRule="auto"/>
        <w:jc w:val="both"/>
        <w:rPr>
          <w:rFonts w:cstheme="minorHAnsi"/>
          <w:sz w:val="24"/>
          <w:szCs w:val="24"/>
        </w:rPr>
      </w:pPr>
      <w:r w:rsidRPr="006C33C2">
        <w:rPr>
          <w:rFonts w:cstheme="minorHAnsi"/>
          <w:sz w:val="24"/>
          <w:szCs w:val="24"/>
        </w:rPr>
        <w:t xml:space="preserve">The fact that in our study BMD was not related to social isolation may </w:t>
      </w:r>
      <w:r w:rsidR="00B35FF3" w:rsidRPr="006C33C2">
        <w:rPr>
          <w:rFonts w:cstheme="minorHAnsi"/>
          <w:sz w:val="24"/>
          <w:szCs w:val="24"/>
        </w:rPr>
        <w:t xml:space="preserve">reflect </w:t>
      </w:r>
      <w:r w:rsidR="005F30E7" w:rsidRPr="006C33C2">
        <w:rPr>
          <w:rFonts w:cstheme="minorHAnsi"/>
          <w:sz w:val="24"/>
          <w:szCs w:val="24"/>
        </w:rPr>
        <w:t xml:space="preserve">the crude tool we used to assess social isolation; </w:t>
      </w:r>
      <w:r w:rsidRPr="006C33C2">
        <w:rPr>
          <w:rFonts w:cstheme="minorHAnsi"/>
          <w:sz w:val="24"/>
          <w:szCs w:val="24"/>
        </w:rPr>
        <w:t>in our cohort, there was no significant difference in time dedicated to physical activity</w:t>
      </w:r>
      <w:r w:rsidR="00367C8D" w:rsidRPr="006C33C2">
        <w:rPr>
          <w:rFonts w:cstheme="minorHAnsi"/>
          <w:sz w:val="24"/>
          <w:szCs w:val="24"/>
        </w:rPr>
        <w:t>, nor in dietary calcium intake,</w:t>
      </w:r>
      <w:r w:rsidRPr="006C33C2">
        <w:rPr>
          <w:rFonts w:cstheme="minorHAnsi"/>
          <w:sz w:val="24"/>
          <w:szCs w:val="24"/>
        </w:rPr>
        <w:t xml:space="preserve"> between isolated and non-isolated participants, despite social isolation being an established barrier to physical activity</w:t>
      </w:r>
      <w:r w:rsidR="00B35FF3" w:rsidRPr="006C33C2">
        <w:rPr>
          <w:rFonts w:cstheme="minorHAnsi"/>
          <w:sz w:val="24"/>
          <w:szCs w:val="24"/>
        </w:rPr>
        <w:t xml:space="preserve"> in some other studies</w:t>
      </w:r>
      <w:r w:rsidRPr="006C33C2">
        <w:rPr>
          <w:rFonts w:cstheme="minorHAnsi"/>
          <w:sz w:val="24"/>
          <w:szCs w:val="24"/>
        </w:rPr>
        <w:t xml:space="preserve"> </w:t>
      </w:r>
      <w:r w:rsidR="00AA471F" w:rsidRPr="006C33C2">
        <w:rPr>
          <w:rFonts w:cstheme="minorHAnsi"/>
          <w:sz w:val="24"/>
          <w:szCs w:val="24"/>
        </w:rPr>
        <w:fldChar w:fldCharType="begin">
          <w:fldData xml:space="preserve">PEVuZE5vdGU+PENpdGU+PEF1dGhvcj5FYmVsaW5nPC9BdXRob3I+PFllYXI+MjAxOTwvWWVhcj48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OTExLTE5MjI8L3BhZ2VzPjx2b2x1bWU+MzA8L3ZvbHVtZT48bnVtYmVy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FYmVsaW5nPC9BdXRob3I+PFllYXI+MjAxOTwvWWVhcj48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OTExLTE5MjI8L3BhZ2VzPjx2b2x1bWU+MzA8L3ZvbHVtZT48bnVtYmVy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43]</w:t>
      </w:r>
      <w:r w:rsidR="00AA471F" w:rsidRPr="006C33C2">
        <w:rPr>
          <w:rFonts w:cstheme="minorHAnsi"/>
          <w:sz w:val="24"/>
          <w:szCs w:val="24"/>
        </w:rPr>
        <w:fldChar w:fldCharType="end"/>
      </w:r>
      <w:r w:rsidRPr="006C33C2">
        <w:rPr>
          <w:rFonts w:cstheme="minorHAnsi"/>
          <w:sz w:val="24"/>
          <w:szCs w:val="24"/>
        </w:rPr>
        <w:t xml:space="preserve">. </w:t>
      </w:r>
      <w:r w:rsidR="00367C8D" w:rsidRPr="006C33C2">
        <w:rPr>
          <w:rFonts w:cstheme="minorHAnsi"/>
          <w:sz w:val="24"/>
          <w:szCs w:val="24"/>
        </w:rPr>
        <w:t>Our observation that social isolation in this study</w:t>
      </w:r>
      <w:r w:rsidR="003728A2" w:rsidRPr="006C33C2">
        <w:rPr>
          <w:rFonts w:cstheme="minorHAnsi"/>
          <w:sz w:val="24"/>
          <w:szCs w:val="24"/>
        </w:rPr>
        <w:t xml:space="preserve"> was associated with</w:t>
      </w:r>
      <w:r w:rsidR="007032E9" w:rsidRPr="006C33C2">
        <w:rPr>
          <w:rFonts w:cstheme="minorHAnsi"/>
          <w:sz w:val="24"/>
          <w:szCs w:val="24"/>
        </w:rPr>
        <w:t xml:space="preserve"> poorer diet quality </w:t>
      </w:r>
      <w:r w:rsidR="007A771D" w:rsidRPr="006C33C2">
        <w:rPr>
          <w:rFonts w:cstheme="minorHAnsi"/>
          <w:sz w:val="24"/>
          <w:szCs w:val="24"/>
        </w:rPr>
        <w:t xml:space="preserve">but </w:t>
      </w:r>
      <w:r w:rsidR="005F30E7" w:rsidRPr="006C33C2">
        <w:rPr>
          <w:rFonts w:cstheme="minorHAnsi"/>
          <w:sz w:val="24"/>
          <w:szCs w:val="24"/>
        </w:rPr>
        <w:t>no difference in daily calcium intake</w:t>
      </w:r>
      <w:r w:rsidR="00BC4E9E" w:rsidRPr="006C33C2">
        <w:rPr>
          <w:rFonts w:cstheme="minorHAnsi"/>
          <w:sz w:val="24"/>
          <w:szCs w:val="24"/>
        </w:rPr>
        <w:t xml:space="preserve"> </w:t>
      </w:r>
      <w:r w:rsidR="00BE6A1A" w:rsidRPr="006C33C2">
        <w:rPr>
          <w:rFonts w:cstheme="minorHAnsi"/>
          <w:sz w:val="24"/>
          <w:szCs w:val="24"/>
        </w:rPr>
        <w:t>(see Table 2)</w:t>
      </w:r>
      <w:r w:rsidR="005F30E7" w:rsidRPr="006C33C2">
        <w:rPr>
          <w:rFonts w:cstheme="minorHAnsi"/>
          <w:sz w:val="24"/>
          <w:szCs w:val="24"/>
        </w:rPr>
        <w:t>, which may be considered a stronger determinant of bone health</w:t>
      </w:r>
      <w:r w:rsidR="007A771D" w:rsidRPr="006C33C2">
        <w:rPr>
          <w:rFonts w:cstheme="minorHAnsi"/>
          <w:sz w:val="24"/>
          <w:szCs w:val="24"/>
        </w:rPr>
        <w:t>, may help to explain the relationships we observed</w:t>
      </w:r>
      <w:r w:rsidR="005F30E7" w:rsidRPr="006C33C2">
        <w:rPr>
          <w:rFonts w:cstheme="minorHAnsi"/>
          <w:sz w:val="24"/>
          <w:szCs w:val="24"/>
        </w:rPr>
        <w:t xml:space="preserve">. </w:t>
      </w:r>
      <w:r w:rsidR="007A771D" w:rsidRPr="006C33C2">
        <w:rPr>
          <w:rFonts w:cstheme="minorHAnsi"/>
          <w:sz w:val="24"/>
          <w:szCs w:val="24"/>
        </w:rPr>
        <w:t>Although w</w:t>
      </w:r>
      <w:r w:rsidR="005F30E7" w:rsidRPr="006C33C2">
        <w:rPr>
          <w:rFonts w:cstheme="minorHAnsi"/>
          <w:sz w:val="24"/>
          <w:szCs w:val="24"/>
        </w:rPr>
        <w:t>eight bearing physical activity might be expected to impact BMD</w:t>
      </w:r>
      <w:r w:rsidR="00BE6A1A" w:rsidRPr="006C33C2">
        <w:rPr>
          <w:rFonts w:cstheme="minorHAnsi"/>
          <w:sz w:val="24"/>
          <w:szCs w:val="24"/>
        </w:rPr>
        <w:t>,</w:t>
      </w:r>
      <w:r w:rsidR="005F30E7" w:rsidRPr="006C33C2">
        <w:rPr>
          <w:rFonts w:cstheme="minorHAnsi"/>
          <w:sz w:val="24"/>
          <w:szCs w:val="24"/>
        </w:rPr>
        <w:t xml:space="preserve"> as </w:t>
      </w:r>
      <w:r w:rsidR="005F30E7" w:rsidRPr="006C33C2">
        <w:rPr>
          <w:rFonts w:cstheme="minorHAnsi"/>
          <w:sz w:val="24"/>
          <w:szCs w:val="24"/>
        </w:rPr>
        <w:lastRenderedPageBreak/>
        <w:t xml:space="preserve">reported above, we did not identify differences in </w:t>
      </w:r>
      <w:r w:rsidR="00BE6A1A" w:rsidRPr="006C33C2">
        <w:rPr>
          <w:rFonts w:cstheme="minorHAnsi"/>
          <w:sz w:val="24"/>
          <w:szCs w:val="24"/>
        </w:rPr>
        <w:t xml:space="preserve">physical activity </w:t>
      </w:r>
      <w:r w:rsidR="005F30E7" w:rsidRPr="006C33C2">
        <w:rPr>
          <w:rFonts w:cstheme="minorHAnsi"/>
          <w:sz w:val="24"/>
          <w:szCs w:val="24"/>
        </w:rPr>
        <w:t>levels between isolated and non-isolated participants.</w:t>
      </w:r>
      <w:r w:rsidR="007032E9" w:rsidRPr="006C33C2">
        <w:rPr>
          <w:rFonts w:cstheme="minorHAnsi"/>
          <w:sz w:val="24"/>
          <w:szCs w:val="24"/>
        </w:rPr>
        <w:t xml:space="preserve"> </w:t>
      </w:r>
      <w:r w:rsidR="007A771D" w:rsidRPr="006C33C2">
        <w:rPr>
          <w:rFonts w:cstheme="minorHAnsi"/>
          <w:sz w:val="24"/>
          <w:szCs w:val="24"/>
        </w:rPr>
        <w:t xml:space="preserve">This observation is in contrast to some other reported data. </w:t>
      </w:r>
      <w:r w:rsidR="00F910E8" w:rsidRPr="006C33C2">
        <w:rPr>
          <w:rFonts w:cstheme="minorHAnsi"/>
          <w:sz w:val="24"/>
          <w:szCs w:val="24"/>
        </w:rPr>
        <w:t xml:space="preserve">In the English Longitudinal Study of Ageing (ELSA), a UK cohort study of more than 3,000 men and women </w:t>
      </w:r>
      <w:r w:rsidR="00256709" w:rsidRPr="006C33C2">
        <w:rPr>
          <w:rFonts w:cstheme="minorHAnsi"/>
          <w:sz w:val="24"/>
          <w:szCs w:val="24"/>
        </w:rPr>
        <w:t xml:space="preserve">significantly younger than our own </w:t>
      </w:r>
      <w:r w:rsidR="00BE6A1A" w:rsidRPr="006C33C2">
        <w:rPr>
          <w:rFonts w:cstheme="minorHAnsi"/>
          <w:sz w:val="24"/>
          <w:szCs w:val="24"/>
        </w:rPr>
        <w:t xml:space="preserve">(i.e. aged </w:t>
      </w:r>
      <w:r w:rsidR="00F910E8" w:rsidRPr="006C33C2">
        <w:rPr>
          <w:rFonts w:cstheme="minorHAnsi"/>
          <w:sz w:val="24"/>
          <w:szCs w:val="24"/>
        </w:rPr>
        <w:t>≥52 years</w:t>
      </w:r>
      <w:r w:rsidR="00BE6A1A" w:rsidRPr="006C33C2">
        <w:rPr>
          <w:rFonts w:cstheme="minorHAnsi"/>
          <w:sz w:val="24"/>
          <w:szCs w:val="24"/>
        </w:rPr>
        <w:t>)</w:t>
      </w:r>
      <w:r w:rsidR="00F910E8" w:rsidRPr="006C33C2">
        <w:rPr>
          <w:rFonts w:cstheme="minorHAnsi"/>
          <w:sz w:val="24"/>
          <w:szCs w:val="24"/>
        </w:rPr>
        <w:t xml:space="preserve">, isolated men and women tend to be less physically active, and to consume less than 5 servings per day of fruits and vegetables [40]. In another study using the same cohort, </w:t>
      </w:r>
      <w:proofErr w:type="spellStart"/>
      <w:r w:rsidR="00F910E8" w:rsidRPr="006C33C2">
        <w:rPr>
          <w:rFonts w:cstheme="minorHAnsi"/>
          <w:sz w:val="24"/>
          <w:szCs w:val="24"/>
        </w:rPr>
        <w:t>Schrempft</w:t>
      </w:r>
      <w:proofErr w:type="spellEnd"/>
      <w:r w:rsidR="00F910E8" w:rsidRPr="006C33C2">
        <w:rPr>
          <w:rFonts w:cstheme="minorHAnsi"/>
          <w:sz w:val="24"/>
          <w:szCs w:val="24"/>
        </w:rPr>
        <w:t xml:space="preserve"> and colleagues reported that social isolation was </w:t>
      </w:r>
      <w:r w:rsidR="007032E9" w:rsidRPr="006C33C2">
        <w:rPr>
          <w:rFonts w:cstheme="minorHAnsi"/>
          <w:sz w:val="24"/>
          <w:szCs w:val="24"/>
        </w:rPr>
        <w:t xml:space="preserve">again </w:t>
      </w:r>
      <w:r w:rsidR="00F910E8" w:rsidRPr="006C33C2">
        <w:rPr>
          <w:rFonts w:cstheme="minorHAnsi"/>
          <w:sz w:val="24"/>
          <w:szCs w:val="24"/>
        </w:rPr>
        <w:t xml:space="preserve">linked to reduced daily physical activity as assessed by wrist worn accelerometer [3]. </w:t>
      </w:r>
    </w:p>
    <w:p w14:paraId="44A11AC0" w14:textId="2D022E28" w:rsidR="005A6F1C" w:rsidRPr="006C33C2" w:rsidRDefault="00E3009D" w:rsidP="005F1D22">
      <w:pPr>
        <w:spacing w:line="360" w:lineRule="auto"/>
        <w:jc w:val="both"/>
        <w:rPr>
          <w:rFonts w:cstheme="minorHAnsi"/>
          <w:sz w:val="24"/>
          <w:szCs w:val="24"/>
        </w:rPr>
      </w:pPr>
      <w:r w:rsidRPr="006C33C2">
        <w:rPr>
          <w:rFonts w:cstheme="minorHAnsi"/>
          <w:sz w:val="24"/>
          <w:szCs w:val="24"/>
        </w:rPr>
        <w:t xml:space="preserve">in this study we found that being socially isolated was associated with higher odds of having a low physical capability score </w:t>
      </w:r>
      <w:r w:rsidR="007A771D" w:rsidRPr="006C33C2">
        <w:rPr>
          <w:rFonts w:cstheme="minorHAnsi"/>
          <w:sz w:val="24"/>
          <w:szCs w:val="24"/>
        </w:rPr>
        <w:t>at follow</w:t>
      </w:r>
      <w:r w:rsidR="00BC4E9E" w:rsidRPr="006C33C2">
        <w:rPr>
          <w:rFonts w:cstheme="minorHAnsi"/>
          <w:sz w:val="24"/>
          <w:szCs w:val="24"/>
        </w:rPr>
        <w:t>-</w:t>
      </w:r>
      <w:r w:rsidR="007A771D" w:rsidRPr="006C33C2">
        <w:rPr>
          <w:rFonts w:cstheme="minorHAnsi"/>
          <w:sz w:val="24"/>
          <w:szCs w:val="24"/>
        </w:rPr>
        <w:t xml:space="preserve">up </w:t>
      </w:r>
      <w:r w:rsidRPr="006C33C2">
        <w:rPr>
          <w:rFonts w:cstheme="minorHAnsi"/>
          <w:sz w:val="24"/>
          <w:szCs w:val="24"/>
        </w:rPr>
        <w:t xml:space="preserve">6 years later. </w:t>
      </w:r>
      <w:r w:rsidR="00ED6369" w:rsidRPr="006C33C2">
        <w:rPr>
          <w:rFonts w:cstheme="minorHAnsi"/>
          <w:sz w:val="24"/>
          <w:szCs w:val="24"/>
        </w:rPr>
        <w:t xml:space="preserve">Reduced physical </w:t>
      </w:r>
      <w:r w:rsidRPr="006C33C2">
        <w:rPr>
          <w:rFonts w:cstheme="minorHAnsi"/>
          <w:sz w:val="24"/>
          <w:szCs w:val="24"/>
        </w:rPr>
        <w:t>capability</w:t>
      </w:r>
      <w:r w:rsidR="00ED6369" w:rsidRPr="006C33C2">
        <w:rPr>
          <w:rFonts w:cstheme="minorHAnsi"/>
          <w:sz w:val="24"/>
          <w:szCs w:val="24"/>
        </w:rPr>
        <w:t xml:space="preserve"> in later life </w:t>
      </w:r>
      <w:r w:rsidRPr="006C33C2">
        <w:rPr>
          <w:rFonts w:cstheme="minorHAnsi"/>
          <w:sz w:val="24"/>
          <w:szCs w:val="24"/>
        </w:rPr>
        <w:t xml:space="preserve">is associated with a number of adverse outcomes, such as increased propensity to fall </w:t>
      </w:r>
      <w:r w:rsidR="00ED6369" w:rsidRPr="006C33C2">
        <w:rPr>
          <w:rFonts w:cstheme="minorHAnsi"/>
          <w:sz w:val="24"/>
          <w:szCs w:val="24"/>
        </w:rPr>
        <w:t xml:space="preserve">and inability to self-care </w:t>
      </w:r>
      <w:r w:rsidRPr="006C33C2">
        <w:rPr>
          <w:rFonts w:cstheme="minorHAnsi"/>
          <w:sz w:val="24"/>
          <w:szCs w:val="24"/>
        </w:rPr>
        <w:fldChar w:fldCharType="begin">
          <w:fldData xml:space="preserve">PEVuZE5vdGU+PENpdGU+PEF1dGhvcj5FbmRlcmxpbjwvQXV0aG9yPjxZZWFyPjIwMTU8L1llYXI+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==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FbmRlcmxpbjwvQXV0aG9yPjxZZWFyPjIwMTU8L1llYXI+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==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Pr="006C33C2">
        <w:rPr>
          <w:rFonts w:cstheme="minorHAnsi"/>
          <w:sz w:val="24"/>
          <w:szCs w:val="24"/>
        </w:rPr>
      </w:r>
      <w:r w:rsidRPr="006C33C2">
        <w:rPr>
          <w:rFonts w:cstheme="minorHAnsi"/>
          <w:sz w:val="24"/>
          <w:szCs w:val="24"/>
        </w:rPr>
        <w:fldChar w:fldCharType="separate"/>
      </w:r>
      <w:r w:rsidR="00A12E90" w:rsidRPr="006C33C2">
        <w:rPr>
          <w:rFonts w:cstheme="minorHAnsi"/>
          <w:noProof/>
          <w:sz w:val="24"/>
          <w:szCs w:val="24"/>
        </w:rPr>
        <w:t>[44,45]</w:t>
      </w:r>
      <w:r w:rsidRPr="006C33C2">
        <w:rPr>
          <w:rFonts w:cstheme="minorHAnsi"/>
          <w:sz w:val="24"/>
          <w:szCs w:val="24"/>
        </w:rPr>
        <w:fldChar w:fldCharType="end"/>
      </w:r>
      <w:r w:rsidRPr="006C33C2">
        <w:rPr>
          <w:rFonts w:cstheme="minorHAnsi"/>
          <w:sz w:val="24"/>
          <w:szCs w:val="24"/>
        </w:rPr>
        <w:t xml:space="preserve">, nursing home and hospital admissions </w:t>
      </w:r>
      <w:r w:rsidRPr="006C33C2">
        <w:rPr>
          <w:rFonts w:cstheme="minorHAnsi"/>
          <w:sz w:val="24"/>
          <w:szCs w:val="24"/>
        </w:rPr>
        <w:fldChar w:fldCharType="begin">
          <w:fldData xml:space="preserve">PEVuZE5vdGU+PENpdGU+PEF1dGhvcj5HdXJhbG5pazwvQXV0aG9yPjxZZWFyPjE5OTU8L1llYXI+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1NTYtNjE8L3BhZ2VzPjx2b2x1bWU+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Y5MS03PC9wYWdlcz48dm9sdW1lPjU1PC92b2x1bWU+PG51bWJlcj4xMTwvbnVtYmVy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HdXJhbG5pazwvQXV0aG9yPjxZZWFyPjE5OTU8L1llYXI+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1NTYtNjE8L3BhZ2VzPjx2b2x1bWU+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Y5MS03PC9wYWdlcz48dm9sdW1lPjU1PC92b2x1bWU+PG51bWJlcj4xMTwvbnVtYmVy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Pr="006C33C2">
        <w:rPr>
          <w:rFonts w:cstheme="minorHAnsi"/>
          <w:sz w:val="24"/>
          <w:szCs w:val="24"/>
        </w:rPr>
      </w:r>
      <w:r w:rsidRPr="006C33C2">
        <w:rPr>
          <w:rFonts w:cstheme="minorHAnsi"/>
          <w:sz w:val="24"/>
          <w:szCs w:val="24"/>
        </w:rPr>
        <w:fldChar w:fldCharType="separate"/>
      </w:r>
      <w:r w:rsidR="00A12E90" w:rsidRPr="006C33C2">
        <w:rPr>
          <w:rFonts w:cstheme="minorHAnsi"/>
          <w:noProof/>
          <w:sz w:val="24"/>
          <w:szCs w:val="24"/>
        </w:rPr>
        <w:t>[46,47]</w:t>
      </w:r>
      <w:r w:rsidRPr="006C33C2">
        <w:rPr>
          <w:rFonts w:cstheme="minorHAnsi"/>
          <w:sz w:val="24"/>
          <w:szCs w:val="24"/>
        </w:rPr>
        <w:fldChar w:fldCharType="end"/>
      </w:r>
      <w:r w:rsidRPr="006C33C2">
        <w:rPr>
          <w:rFonts w:cstheme="minorHAnsi"/>
          <w:sz w:val="24"/>
          <w:szCs w:val="24"/>
        </w:rPr>
        <w:t xml:space="preserve">. </w:t>
      </w:r>
      <w:r w:rsidR="007A771D" w:rsidRPr="006C33C2">
        <w:rPr>
          <w:rFonts w:cstheme="minorHAnsi"/>
          <w:sz w:val="24"/>
          <w:szCs w:val="24"/>
        </w:rPr>
        <w:t xml:space="preserve">Our results were robust to adjustment for both diet and physical activity, raising the possibility of residual confounding, and further research is now required to study these relationships further. </w:t>
      </w:r>
      <w:r w:rsidR="005A6F1C" w:rsidRPr="006C33C2">
        <w:rPr>
          <w:rFonts w:cstheme="minorHAnsi"/>
          <w:sz w:val="24"/>
          <w:szCs w:val="24"/>
        </w:rPr>
        <w:t xml:space="preserve">Consistent with our own observations, a population sample of 1020 Lebanese older men and women (mean (SD) age 74.9 (6.9)) </w:t>
      </w:r>
      <w:r w:rsidR="005A6F1C" w:rsidRPr="006C33C2">
        <w:rPr>
          <w:rFonts w:cstheme="minorHAnsi"/>
          <w:sz w:val="24"/>
          <w:szCs w:val="24"/>
        </w:rPr>
        <w:fldChar w:fldCharType="begin">
          <w:fldData xml:space="preserve">PEVuZE5vdGU+PENpdGU+PEF1dGhvcj5Cb3Vsb3M8L0F1dGhvcj48WWVhcj4yMDE3PC9ZZWFyPjxS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</w:fldData>
        </w:fldChar>
      </w:r>
      <w:r w:rsidR="0075268C" w:rsidRPr="006C33C2">
        <w:rPr>
          <w:rFonts w:cstheme="minorHAnsi"/>
          <w:sz w:val="24"/>
          <w:szCs w:val="24"/>
        </w:rPr>
        <w:instrText xml:space="preserve"> ADDIN EN.CITE </w:instrText>
      </w:r>
      <w:r w:rsidR="0075268C" w:rsidRPr="006C33C2">
        <w:rPr>
          <w:rFonts w:cstheme="minorHAnsi"/>
          <w:sz w:val="24"/>
          <w:szCs w:val="24"/>
        </w:rPr>
        <w:fldChar w:fldCharType="begin">
          <w:fldData xml:space="preserve">PEVuZE5vdGU+PENpdGU+PEF1dGhvcj5Cb3Vsb3M8L0F1dGhvcj48WWVhcj4yMDE3PC9ZZWFyPjxS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</w:fldData>
        </w:fldChar>
      </w:r>
      <w:r w:rsidR="0075268C" w:rsidRPr="006C33C2">
        <w:rPr>
          <w:rFonts w:cstheme="minorHAnsi"/>
          <w:sz w:val="24"/>
          <w:szCs w:val="24"/>
        </w:rPr>
        <w:instrText xml:space="preserve"> ADDIN EN.CITE.DATA </w:instrText>
      </w:r>
      <w:r w:rsidR="0075268C" w:rsidRPr="006C33C2">
        <w:rPr>
          <w:rFonts w:cstheme="minorHAnsi"/>
          <w:sz w:val="24"/>
          <w:szCs w:val="24"/>
        </w:rPr>
      </w:r>
      <w:r w:rsidR="0075268C" w:rsidRPr="006C33C2">
        <w:rPr>
          <w:rFonts w:cstheme="minorHAnsi"/>
          <w:sz w:val="24"/>
          <w:szCs w:val="24"/>
        </w:rPr>
        <w:fldChar w:fldCharType="end"/>
      </w:r>
      <w:r w:rsidR="005A6F1C" w:rsidRPr="006C33C2">
        <w:rPr>
          <w:rFonts w:cstheme="minorHAnsi"/>
          <w:sz w:val="24"/>
          <w:szCs w:val="24"/>
        </w:rPr>
      </w:r>
      <w:r w:rsidR="005A6F1C" w:rsidRPr="006C33C2">
        <w:rPr>
          <w:rFonts w:cstheme="minorHAnsi"/>
          <w:sz w:val="24"/>
          <w:szCs w:val="24"/>
        </w:rPr>
        <w:fldChar w:fldCharType="separate"/>
      </w:r>
      <w:r w:rsidR="0075268C" w:rsidRPr="006C33C2">
        <w:rPr>
          <w:rFonts w:cstheme="minorHAnsi"/>
          <w:noProof/>
          <w:sz w:val="24"/>
          <w:szCs w:val="24"/>
        </w:rPr>
        <w:t>[11]</w:t>
      </w:r>
      <w:r w:rsidR="005A6F1C" w:rsidRPr="006C33C2">
        <w:rPr>
          <w:rFonts w:cstheme="minorHAnsi"/>
          <w:sz w:val="24"/>
          <w:szCs w:val="24"/>
        </w:rPr>
        <w:fldChar w:fldCharType="end"/>
      </w:r>
      <w:r w:rsidR="005A6F1C" w:rsidRPr="006C33C2">
        <w:rPr>
          <w:rFonts w:cstheme="minorHAnsi"/>
          <w:sz w:val="24"/>
          <w:szCs w:val="24"/>
        </w:rPr>
        <w:t xml:space="preserve"> previously reported that social isolation was associated with malnutrition.  A possible reason as to why being socially isolated may impact diet quality in older women in our UK cohort setting in our study is that with widowhood or in general the absence of someone to cook for, some women may have changed their dietary habits </w:t>
      </w:r>
      <w:r w:rsidR="005A6F1C" w:rsidRPr="006C33C2">
        <w:rPr>
          <w:rFonts w:cstheme="minorHAnsi"/>
          <w:sz w:val="24"/>
          <w:szCs w:val="24"/>
        </w:rPr>
        <w:fldChar w:fldCharType="begin">
          <w:fldData xml:space="preserve">PEVuZE5vdGU+PENpdGU+PEF1dGhvcj5RdWFuZHQ8L0F1dGhvcj48WWVhcj4yMDAwPC9ZZWFyPjxS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RdWFuZHQ8L0F1dGhvcj48WWVhcj4yMDAwPC9ZZWFyPjxS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5A6F1C" w:rsidRPr="006C33C2">
        <w:rPr>
          <w:rFonts w:cstheme="minorHAnsi"/>
          <w:sz w:val="24"/>
          <w:szCs w:val="24"/>
        </w:rPr>
      </w:r>
      <w:r w:rsidR="005A6F1C" w:rsidRPr="006C33C2">
        <w:rPr>
          <w:rFonts w:cstheme="minorHAnsi"/>
          <w:sz w:val="24"/>
          <w:szCs w:val="24"/>
        </w:rPr>
        <w:fldChar w:fldCharType="separate"/>
      </w:r>
      <w:r w:rsidR="00A12E90" w:rsidRPr="006C33C2">
        <w:rPr>
          <w:rFonts w:cstheme="minorHAnsi"/>
          <w:noProof/>
          <w:sz w:val="24"/>
          <w:szCs w:val="24"/>
        </w:rPr>
        <w:t>[48-52]</w:t>
      </w:r>
      <w:r w:rsidR="005A6F1C" w:rsidRPr="006C33C2">
        <w:rPr>
          <w:rFonts w:cstheme="minorHAnsi"/>
          <w:sz w:val="24"/>
          <w:szCs w:val="24"/>
        </w:rPr>
        <w:fldChar w:fldCharType="end"/>
      </w:r>
      <w:r w:rsidR="005A6F1C" w:rsidRPr="006C33C2">
        <w:rPr>
          <w:rFonts w:cstheme="minorHAnsi"/>
          <w:sz w:val="24"/>
          <w:szCs w:val="24"/>
        </w:rPr>
        <w:t>. Our findings are consistent with those of Bloom et al., who</w:t>
      </w:r>
      <w:r w:rsidR="005A6F1C" w:rsidRPr="006C33C2">
        <w:t xml:space="preserve"> </w:t>
      </w:r>
      <w:r w:rsidR="005A6F1C" w:rsidRPr="006C33C2">
        <w:rPr>
          <w:rFonts w:cstheme="minorHAnsi"/>
          <w:sz w:val="24"/>
          <w:szCs w:val="24"/>
        </w:rPr>
        <w:t xml:space="preserve">found associations between various social factors and better diet quality in a subgroup of the HCS: in particular, better diet quality was associated with larger social networks in women but not in men, while no associations between poor diet quality and depression or anxiety was found in women </w:t>
      </w:r>
      <w:r w:rsidR="005A6F1C" w:rsidRPr="006C33C2">
        <w:rPr>
          <w:rFonts w:cstheme="minorHAnsi"/>
          <w:sz w:val="24"/>
          <w:szCs w:val="24"/>
        </w:rPr>
        <w:fldChar w:fldCharType="begin">
          <w:fldData xml:space="preserve">PEVuZE5vdGU+PENpdGU+PEF1dGhvcj5CbG9vbTwvQXV0aG9yPjxZZWFyPjIwMTc8L1llYXI+PFJl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yNzctMjgzPC9wYWdlcz48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CbG9vbTwvQXV0aG9yPjxZZWFyPjIwMTc8L1llYXI+PFJl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yNzctMjgzPC9wYWdlcz48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5A6F1C" w:rsidRPr="006C33C2">
        <w:rPr>
          <w:rFonts w:cstheme="minorHAnsi"/>
          <w:sz w:val="24"/>
          <w:szCs w:val="24"/>
        </w:rPr>
      </w:r>
      <w:r w:rsidR="005A6F1C" w:rsidRPr="006C33C2">
        <w:rPr>
          <w:rFonts w:cstheme="minorHAnsi"/>
          <w:sz w:val="24"/>
          <w:szCs w:val="24"/>
        </w:rPr>
        <w:fldChar w:fldCharType="separate"/>
      </w:r>
      <w:r w:rsidR="00A12E90" w:rsidRPr="006C33C2">
        <w:rPr>
          <w:rFonts w:cstheme="minorHAnsi"/>
          <w:noProof/>
          <w:sz w:val="24"/>
          <w:szCs w:val="24"/>
        </w:rPr>
        <w:t>[53]</w:t>
      </w:r>
      <w:r w:rsidR="005A6F1C" w:rsidRPr="006C33C2">
        <w:rPr>
          <w:rFonts w:cstheme="minorHAnsi"/>
          <w:sz w:val="24"/>
          <w:szCs w:val="24"/>
        </w:rPr>
        <w:fldChar w:fldCharType="end"/>
      </w:r>
      <w:r w:rsidR="005A6F1C" w:rsidRPr="006C33C2">
        <w:rPr>
          <w:rFonts w:cstheme="minorHAnsi"/>
          <w:sz w:val="24"/>
          <w:szCs w:val="24"/>
        </w:rPr>
        <w:t>.</w:t>
      </w:r>
    </w:p>
    <w:p w14:paraId="4E34E893" w14:textId="2015D409" w:rsidR="00F259B0" w:rsidRPr="006C33C2" w:rsidRDefault="004545EC" w:rsidP="0040793D">
      <w:pPr>
        <w:spacing w:line="360" w:lineRule="auto"/>
        <w:jc w:val="both"/>
        <w:rPr>
          <w:rFonts w:cstheme="minorHAnsi"/>
          <w:sz w:val="24"/>
          <w:szCs w:val="24"/>
        </w:rPr>
      </w:pPr>
      <w:r w:rsidRPr="006C33C2">
        <w:rPr>
          <w:rFonts w:cstheme="minorHAnsi"/>
          <w:sz w:val="24"/>
          <w:szCs w:val="24"/>
        </w:rPr>
        <w:t xml:space="preserve">We acknowledge that our assessment of social isolation in this study is crude; preferable would been a qualitative element with more detailed responses regarding the subjective experience. </w:t>
      </w:r>
      <w:r w:rsidR="00243340" w:rsidRPr="006C33C2">
        <w:rPr>
          <w:rFonts w:cstheme="minorHAnsi"/>
          <w:sz w:val="24"/>
          <w:szCs w:val="24"/>
        </w:rPr>
        <w:t xml:space="preserve">As described earlier, some people may objectively be socially isolated but not feel lonely, while other may feel lonely despite being less socially isolated. </w:t>
      </w:r>
      <w:r w:rsidR="00F259B0" w:rsidRPr="006C33C2">
        <w:rPr>
          <w:rFonts w:cstheme="minorHAnsi"/>
          <w:sz w:val="24"/>
          <w:szCs w:val="24"/>
        </w:rPr>
        <w:t>It is possible that loneliness</w:t>
      </w:r>
      <w:r w:rsidR="0012554D" w:rsidRPr="006C33C2">
        <w:rPr>
          <w:sz w:val="24"/>
          <w:szCs w:val="24"/>
        </w:rPr>
        <w:t xml:space="preserve"> </w:t>
      </w:r>
      <w:r w:rsidR="0012554D" w:rsidRPr="00544EF9">
        <w:rPr>
          <w:sz w:val="24"/>
        </w:rPr>
        <w:fldChar w:fldCharType="begin">
          <w:fldData xml:space="preserve">PEVuZE5vdGU+PENpdGU+PEF1dGhvcj5QZXBsYXU8L0F1dGhvcj48WWVhcj4xOTgyPC9ZZWFyPjxS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jg3MTg8L3BhZ2VzPjx2b2x1bWU+OTwvdm9s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</w:fldData>
        </w:fldChar>
      </w:r>
      <w:r w:rsidR="0075268C" w:rsidRPr="006C33C2">
        <w:rPr>
          <w:sz w:val="24"/>
        </w:rPr>
        <w:instrText xml:space="preserve"> ADDIN EN.CITE </w:instrText>
      </w:r>
      <w:r w:rsidR="0075268C" w:rsidRPr="006C33C2">
        <w:rPr>
          <w:sz w:val="24"/>
        </w:rPr>
        <w:fldChar w:fldCharType="begin">
          <w:fldData xml:space="preserve">PEVuZE5vdGU+PENpdGU+PEF1dGhvcj5QZXBsYXU8L0F1dGhvcj48WWVhcj4xOTgyPC9ZZWFyPjxS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jg3MTg8L3BhZ2VzPjx2b2x1bWU+OTwvdm9s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</w:fldData>
        </w:fldChar>
      </w:r>
      <w:r w:rsidR="0075268C" w:rsidRPr="006C33C2">
        <w:rPr>
          <w:sz w:val="24"/>
        </w:rPr>
        <w:instrText xml:space="preserve"> ADDIN EN.CITE.DATA </w:instrText>
      </w:r>
      <w:r w:rsidR="0075268C" w:rsidRPr="006C33C2">
        <w:rPr>
          <w:sz w:val="24"/>
        </w:rPr>
      </w:r>
      <w:r w:rsidR="0075268C" w:rsidRPr="006C33C2">
        <w:rPr>
          <w:sz w:val="24"/>
        </w:rPr>
        <w:fldChar w:fldCharType="end"/>
      </w:r>
      <w:r w:rsidR="0012554D" w:rsidRPr="00544EF9">
        <w:rPr>
          <w:sz w:val="24"/>
        </w:rPr>
      </w:r>
      <w:r w:rsidR="0012554D" w:rsidRPr="00544EF9">
        <w:rPr>
          <w:sz w:val="24"/>
        </w:rPr>
        <w:fldChar w:fldCharType="separate"/>
      </w:r>
      <w:r w:rsidR="0075268C" w:rsidRPr="006C33C2">
        <w:rPr>
          <w:noProof/>
          <w:sz w:val="24"/>
        </w:rPr>
        <w:t>[7,4]</w:t>
      </w:r>
      <w:r w:rsidR="0012554D" w:rsidRPr="00544EF9">
        <w:rPr>
          <w:sz w:val="24"/>
        </w:rPr>
        <w:fldChar w:fldCharType="end"/>
      </w:r>
      <w:r w:rsidR="00F259B0" w:rsidRPr="006C33C2">
        <w:rPr>
          <w:rFonts w:cstheme="minorHAnsi"/>
          <w:sz w:val="24"/>
          <w:szCs w:val="24"/>
        </w:rPr>
        <w:t xml:space="preserve"> is more important than social isolation in the age group</w:t>
      </w:r>
      <w:r w:rsidR="0012554D" w:rsidRPr="006C33C2">
        <w:rPr>
          <w:rFonts w:cstheme="minorHAnsi"/>
          <w:sz w:val="24"/>
          <w:szCs w:val="24"/>
        </w:rPr>
        <w:t xml:space="preserve"> considered in our </w:t>
      </w:r>
      <w:r w:rsidR="00F259B0" w:rsidRPr="006C33C2">
        <w:rPr>
          <w:rFonts w:cstheme="minorHAnsi"/>
          <w:sz w:val="24"/>
          <w:szCs w:val="24"/>
        </w:rPr>
        <w:t xml:space="preserve">study </w:t>
      </w:r>
      <w:r w:rsidR="00F259B0" w:rsidRPr="006C33C2">
        <w:rPr>
          <w:rFonts w:cstheme="minorHAnsi"/>
          <w:sz w:val="24"/>
          <w:szCs w:val="24"/>
        </w:rPr>
        <w:fldChar w:fldCharType="begin"/>
      </w:r>
      <w:r w:rsidR="00A12E90" w:rsidRPr="006C33C2">
        <w:rPr>
          <w:rFonts w:cstheme="minorHAnsi"/>
          <w:sz w:val="24"/>
          <w:szCs w:val="24"/>
        </w:rPr>
        <w:instrText xml:space="preserve"> ADDIN EN.CITE &lt;EndNote&gt;&lt;Cite&gt;&lt;Author&gt;Ge&lt;/Author&gt;&lt;Year&gt;2017&lt;/Year&gt;&lt;RecNum&gt;21&lt;/RecNum&gt;&lt;DisplayText&gt;[54]&lt;/DisplayText&gt;&lt;record&gt;&lt;rec-number&gt;21&lt;/rec-number&gt;&lt;foreign-keys&gt;&lt;key app="EN" db-id="vpap99vr3xrpe8ewrv5v2f0zvvravappvzzz" timestamp="1582287146"&gt;21&lt;/key&gt;&lt;/foreign-keys&gt;&lt;ref-type name="Journal Article"&gt;17&lt;/ref-type&gt;&lt;contributors&gt;&lt;authors&gt;&lt;author&gt;Ge, Lixia&lt;/author&gt;&lt;author&gt;Yap, Chun Wei&lt;/author&gt;&lt;author&gt;Ong, Reuben&lt;/author&gt;&lt;author&gt;Heng, Bee Hoon&lt;/author&gt;&lt;/authors&gt;&lt;/contributors&gt;&lt;titles&gt;&lt;title&gt;Social isolation, loneliness and their relationships with depressive symptoms: A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145-e0182145&lt;/pages&gt;&lt;volume&gt;12&lt;/volume&gt;&lt;number&gt;8&lt;/number&gt;&lt;keywords&gt;&lt;keyword&gt;Adult&lt;/keyword&gt;&lt;keyword&gt;Aged&lt;/keyword&gt;&lt;keyword&gt;Depression/*physiopathology&lt;/keyword&gt;&lt;keyword&gt;Female&lt;/keyword&gt;&lt;keyword&gt;Humans&lt;/keyword&gt;&lt;keyword&gt;*Loneliness&lt;/keyword&gt;&lt;keyword&gt;Male&lt;/keyword&gt;&lt;keyword&gt;Middle Aged&lt;/keyword&gt;&lt;keyword&gt;*Social Isolation&lt;/keyword&gt;&lt;keyword&gt;Young Adult&lt;/keyword&gt;&lt;/keywords&gt;&lt;dates&gt;&lt;year&gt;2017&lt;/year&gt;&lt;/dates&gt;&lt;publisher&gt;Public Library of Science&lt;/publisher&gt;&lt;isbn&gt;1932-6203&lt;/isbn&gt;&lt;accession-num&gt;28832594&lt;/accession-num&gt;&lt;urls&gt;&lt;related-urls&gt;&lt;url&gt;https://pubmed.ncbi.nlm.nih.gov/28832594&lt;/url&gt;&lt;url&gt;https://www.ncbi.nlm.nih.gov/pmc/articles/PMC5568112/&lt;/url&gt;&lt;url&gt;https://journals.plos.org/plosone/article/file?id=10.1371/journal.pone.0182145&amp;amp;type=printable&lt;/url&gt;&lt;/related-urls&gt;&lt;/urls&gt;&lt;electronic-resource-num&gt;10.1371/journal.pone.0182145&lt;/electronic-resource-num&gt;&lt;remote-database-name&gt;PubMed&lt;/remote-database-name&gt;&lt;language&gt;eng&lt;/language&gt;&lt;/record&gt;&lt;/Cite&gt;&lt;/EndNote&gt;</w:instrText>
      </w:r>
      <w:r w:rsidR="00F259B0" w:rsidRPr="006C33C2">
        <w:rPr>
          <w:rFonts w:cstheme="minorHAnsi"/>
          <w:sz w:val="24"/>
          <w:szCs w:val="24"/>
        </w:rPr>
        <w:fldChar w:fldCharType="separate"/>
      </w:r>
      <w:r w:rsidR="00A12E90" w:rsidRPr="006C33C2">
        <w:rPr>
          <w:rFonts w:cstheme="minorHAnsi"/>
          <w:noProof/>
          <w:sz w:val="24"/>
          <w:szCs w:val="24"/>
        </w:rPr>
        <w:t>[54]</w:t>
      </w:r>
      <w:r w:rsidR="00F259B0" w:rsidRPr="006C33C2">
        <w:rPr>
          <w:rFonts w:cstheme="minorHAnsi"/>
          <w:sz w:val="24"/>
          <w:szCs w:val="24"/>
        </w:rPr>
        <w:fldChar w:fldCharType="end"/>
      </w:r>
      <w:r w:rsidR="00F259B0" w:rsidRPr="006C33C2">
        <w:rPr>
          <w:rFonts w:cstheme="minorHAnsi"/>
          <w:sz w:val="24"/>
          <w:szCs w:val="24"/>
        </w:rPr>
        <w:t xml:space="preserve">. </w:t>
      </w:r>
      <w:r w:rsidR="0040793D" w:rsidRPr="006C33C2">
        <w:rPr>
          <w:rFonts w:cstheme="minorHAnsi"/>
          <w:sz w:val="24"/>
          <w:szCs w:val="24"/>
        </w:rPr>
        <w:t>L</w:t>
      </w:r>
      <w:r w:rsidR="0040793D" w:rsidRPr="006C33C2">
        <w:rPr>
          <w:sz w:val="24"/>
          <w:szCs w:val="24"/>
        </w:rPr>
        <w:t xml:space="preserve">oneliness is </w:t>
      </w:r>
      <w:r w:rsidR="008C46EE" w:rsidRPr="006C33C2">
        <w:rPr>
          <w:sz w:val="24"/>
          <w:szCs w:val="24"/>
        </w:rPr>
        <w:t xml:space="preserve">indeed </w:t>
      </w:r>
      <w:r w:rsidR="0040793D" w:rsidRPr="006C33C2">
        <w:rPr>
          <w:sz w:val="24"/>
          <w:szCs w:val="24"/>
        </w:rPr>
        <w:t>associated with poor physical and mental health outcomes</w:t>
      </w:r>
      <w:r w:rsidR="008C46EE" w:rsidRPr="006C33C2">
        <w:rPr>
          <w:sz w:val="24"/>
          <w:szCs w:val="24"/>
        </w:rPr>
        <w:t xml:space="preserve"> </w:t>
      </w:r>
      <w:r w:rsidR="008C46EE" w:rsidRPr="00544EF9">
        <w:rPr>
          <w:sz w:val="24"/>
        </w:rPr>
        <w:fldChar w:fldCharType="begin">
          <w:fldData xml:space="preserve">PEVuZE5vdGU+PENpdGU+PEF1dGhvcj5Db3lsZTwvQXV0aG9yPjxZZWFyPjIwMTI8L1llYXI+PFJl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</w:fldData>
        </w:fldChar>
      </w:r>
      <w:r w:rsidR="00FD187C" w:rsidRPr="006C33C2">
        <w:rPr>
          <w:sz w:val="24"/>
        </w:rPr>
        <w:instrText xml:space="preserve"> ADDIN EN.CITE </w:instrText>
      </w:r>
      <w:r w:rsidR="00FD187C" w:rsidRPr="006C33C2">
        <w:rPr>
          <w:sz w:val="24"/>
        </w:rPr>
        <w:fldChar w:fldCharType="begin">
          <w:fldData xml:space="preserve">PEVuZE5vdGU+PENpdGU+PEF1dGhvcj5Db3lsZTwvQXV0aG9yPjxZZWFyPjIwMTI8L1llYXI+PFJl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</w:fldData>
        </w:fldChar>
      </w:r>
      <w:r w:rsidR="00FD187C" w:rsidRPr="006C33C2">
        <w:rPr>
          <w:sz w:val="24"/>
        </w:rPr>
        <w:instrText xml:space="preserve"> ADDIN EN.CITE.DATA </w:instrText>
      </w:r>
      <w:r w:rsidR="00FD187C" w:rsidRPr="006C33C2">
        <w:rPr>
          <w:sz w:val="24"/>
        </w:rPr>
      </w:r>
      <w:r w:rsidR="00FD187C" w:rsidRPr="006C33C2">
        <w:rPr>
          <w:sz w:val="24"/>
        </w:rPr>
        <w:fldChar w:fldCharType="end"/>
      </w:r>
      <w:r w:rsidR="008C46EE" w:rsidRPr="00544EF9">
        <w:rPr>
          <w:sz w:val="24"/>
        </w:rPr>
      </w:r>
      <w:r w:rsidR="008C46EE" w:rsidRPr="00544EF9">
        <w:rPr>
          <w:sz w:val="24"/>
        </w:rPr>
        <w:fldChar w:fldCharType="separate"/>
      </w:r>
      <w:r w:rsidR="00A12E90" w:rsidRPr="006C33C2">
        <w:rPr>
          <w:noProof/>
          <w:sz w:val="24"/>
        </w:rPr>
        <w:t>[55-57]</w:t>
      </w:r>
      <w:r w:rsidR="008C46EE" w:rsidRPr="00544EF9">
        <w:rPr>
          <w:sz w:val="24"/>
        </w:rPr>
        <w:fldChar w:fldCharType="end"/>
      </w:r>
      <w:r w:rsidR="008C46EE" w:rsidRPr="006C33C2">
        <w:rPr>
          <w:sz w:val="24"/>
          <w:szCs w:val="24"/>
        </w:rPr>
        <w:t xml:space="preserve">, </w:t>
      </w:r>
      <w:r w:rsidR="0040793D" w:rsidRPr="006C33C2">
        <w:rPr>
          <w:sz w:val="24"/>
          <w:szCs w:val="24"/>
        </w:rPr>
        <w:t>reduced quality of life</w:t>
      </w:r>
      <w:r w:rsidR="008C46EE" w:rsidRPr="006C33C2">
        <w:rPr>
          <w:sz w:val="24"/>
          <w:szCs w:val="24"/>
        </w:rPr>
        <w:t xml:space="preserve"> </w:t>
      </w:r>
      <w:r w:rsidR="008C46EE" w:rsidRPr="006C33C2">
        <w:rPr>
          <w:sz w:val="24"/>
          <w:szCs w:val="24"/>
        </w:rPr>
        <w:fldChar w:fldCharType="begin"/>
      </w:r>
      <w:r w:rsidR="00A12E90" w:rsidRPr="006C33C2">
        <w:rPr>
          <w:sz w:val="24"/>
          <w:szCs w:val="24"/>
        </w:rPr>
        <w:instrText xml:space="preserve"> ADDIN EN.CITE &lt;EndNote&gt;&lt;Cite&gt;&lt;Author&gt;Theeke&lt;/Author&gt;&lt;Year&gt;2013&lt;/Year&gt;&lt;RecNum&gt;85&lt;/RecNum&gt;&lt;DisplayText&gt;[58,59]&lt;/DisplayText&gt;&lt;record&gt;&lt;rec-number&gt;85&lt;/rec-number&gt;&lt;foreign-keys&gt;&lt;key app="EN" db-id="vpap99vr3xrpe8ewrv5v2f0zvvravappvzzz" timestamp="1597046459"&gt;85&lt;/key&gt;&lt;/foreign-keys&gt;&lt;ref-type name="Journal Article"&gt;17&lt;/ref-type&gt;&lt;contributors&gt;&lt;authors&gt;&lt;author&gt;Theeke, Laurie A&lt;/author&gt;&lt;author&gt;Mallow, Jennifer&lt;/author&gt;&lt;/authors&gt;&lt;/contributors&gt;&lt;titles&gt;&lt;title&gt;Loneliness and quality of life in chronically Ill rural older adults: Findings from a pilot study&lt;/title&gt;&lt;secondary-title&gt;The American journal of nursing&lt;/secondary-title&gt;&lt;/titles&gt;&lt;periodical&gt;&lt;full-title&gt;The American journal of nursing&lt;/full-title&gt;&lt;/periodical&gt;&lt;pages&gt;28&lt;/pages&gt;&lt;volume&gt;113&lt;/volume&gt;&lt;number&gt;9&lt;/number&gt;&lt;dates&gt;&lt;year&gt;2013&lt;/year&gt;&lt;/dates&gt;&lt;urls&gt;&lt;/urls&gt;&lt;/record&gt;&lt;/Cite&gt;&lt;Cite&gt;&lt;Author&gt;Musich&lt;/Author&gt;&lt;Year&gt;2015&lt;/Year&gt;&lt;RecNum&gt;86&lt;/RecNum&gt;&lt;record&gt;&lt;rec-number&gt;86&lt;/rec-number&gt;&lt;foreign-keys&gt;&lt;key app="EN" db-id="vpap99vr3xrpe8ewrv5v2f0zvvravappvzzz" timestamp="1597046476"&gt;86&lt;/key&gt;&lt;/foreign-keys&gt;&lt;ref-type name="Journal Article"&gt;17&lt;/ref-type&gt;&lt;contributors&gt;&lt;authors&gt;&lt;author&gt;Musich, Shirley&lt;/author&gt;&lt;author&gt;Wang, Shaohung S&lt;/author&gt;&lt;author&gt;Hawkins, Kevin&lt;/author&gt;&lt;author&gt;Yeh, Charlotte S&lt;/author&gt;&lt;/authors&gt;&lt;/contributors&gt;&lt;titles&gt;&lt;title&gt;Homebound older adults: Prevalence, characteristics, health care utilization and quality of care&lt;/title&gt;&lt;secondary-title&gt;Geriatric Nursing&lt;/secondary-title&gt;&lt;/titles&gt;&lt;periodical&gt;&lt;full-title&gt;Geriatric Nursing&lt;/full-title&gt;&lt;/periodical&gt;&lt;pages&gt;445-450&lt;/pages&gt;&lt;volume&gt;36&lt;/volume&gt;&lt;number&gt;6&lt;/number&gt;&lt;dates&gt;&lt;year&gt;2015&lt;/year&gt;&lt;/dates&gt;&lt;isbn&gt;0197-4572&lt;/isbn&gt;&lt;urls&gt;&lt;/urls&gt;&lt;/record&gt;&lt;/Cite&gt;&lt;/EndNote&gt;</w:instrText>
      </w:r>
      <w:r w:rsidR="008C46EE" w:rsidRPr="006C33C2">
        <w:rPr>
          <w:sz w:val="24"/>
          <w:szCs w:val="24"/>
        </w:rPr>
        <w:fldChar w:fldCharType="separate"/>
      </w:r>
      <w:r w:rsidR="00A12E90" w:rsidRPr="006C33C2">
        <w:rPr>
          <w:noProof/>
          <w:sz w:val="24"/>
          <w:szCs w:val="24"/>
        </w:rPr>
        <w:t>[58,59]</w:t>
      </w:r>
      <w:r w:rsidR="008C46EE" w:rsidRPr="006C33C2">
        <w:rPr>
          <w:sz w:val="24"/>
          <w:szCs w:val="24"/>
        </w:rPr>
        <w:fldChar w:fldCharType="end"/>
      </w:r>
      <w:r w:rsidR="008C46EE" w:rsidRPr="006C33C2">
        <w:rPr>
          <w:sz w:val="24"/>
          <w:szCs w:val="24"/>
        </w:rPr>
        <w:t>,</w:t>
      </w:r>
      <w:r w:rsidR="0040793D" w:rsidRPr="006C33C2">
        <w:rPr>
          <w:sz w:val="24"/>
          <w:szCs w:val="24"/>
        </w:rPr>
        <w:t xml:space="preserve"> </w:t>
      </w:r>
      <w:r w:rsidR="008C46EE" w:rsidRPr="006C33C2">
        <w:rPr>
          <w:sz w:val="24"/>
          <w:szCs w:val="24"/>
        </w:rPr>
        <w:t>as well</w:t>
      </w:r>
      <w:r w:rsidR="0040793D" w:rsidRPr="006C33C2">
        <w:rPr>
          <w:sz w:val="24"/>
          <w:szCs w:val="24"/>
        </w:rPr>
        <w:t xml:space="preserve"> as raised blood pressure and physical inactivity</w:t>
      </w:r>
      <w:r w:rsidR="008C46EE" w:rsidRPr="006C33C2">
        <w:rPr>
          <w:sz w:val="24"/>
          <w:szCs w:val="24"/>
        </w:rPr>
        <w:t xml:space="preserve"> </w:t>
      </w:r>
      <w:r w:rsidR="008C46EE" w:rsidRPr="00544EF9">
        <w:rPr>
          <w:sz w:val="24"/>
        </w:rPr>
        <w:lastRenderedPageBreak/>
        <w:fldChar w:fldCharType="begin">
          <w:fldData xml:space="preserve">PEVuZE5vdGU+PENpdGU+PEF1dGhvcj5TaGFua2FyPC9BdXRob3I+PFllYXI+MjAxMTwvWWVhcj48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zNzctODU8L3BhZ2VzPjx2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</w:fldData>
        </w:fldChar>
      </w:r>
      <w:r w:rsidR="00FD187C" w:rsidRPr="006C33C2">
        <w:rPr>
          <w:sz w:val="24"/>
        </w:rPr>
        <w:instrText xml:space="preserve"> ADDIN EN.CITE </w:instrText>
      </w:r>
      <w:r w:rsidR="00FD187C" w:rsidRPr="006C33C2">
        <w:rPr>
          <w:sz w:val="24"/>
        </w:rPr>
        <w:fldChar w:fldCharType="begin">
          <w:fldData xml:space="preserve">PEVuZE5vdGU+PENpdGU+PEF1dGhvcj5TaGFua2FyPC9BdXRob3I+PFllYXI+MjAxMTwvWWVhcj48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</w:fldData>
        </w:fldChar>
      </w:r>
      <w:r w:rsidR="00FD187C" w:rsidRPr="006C33C2">
        <w:rPr>
          <w:sz w:val="24"/>
        </w:rPr>
        <w:instrText xml:space="preserve"> ADDIN EN.CITE.DATA </w:instrText>
      </w:r>
      <w:r w:rsidR="00FD187C" w:rsidRPr="006C33C2">
        <w:rPr>
          <w:sz w:val="24"/>
        </w:rPr>
      </w:r>
      <w:r w:rsidR="00FD187C" w:rsidRPr="006C33C2">
        <w:rPr>
          <w:sz w:val="24"/>
        </w:rPr>
        <w:fldChar w:fldCharType="end"/>
      </w:r>
      <w:r w:rsidR="008C46EE" w:rsidRPr="00544EF9">
        <w:rPr>
          <w:sz w:val="24"/>
        </w:rPr>
      </w:r>
      <w:r w:rsidR="008C46EE" w:rsidRPr="00544EF9">
        <w:rPr>
          <w:sz w:val="24"/>
        </w:rPr>
        <w:fldChar w:fldCharType="separate"/>
      </w:r>
      <w:r w:rsidR="00A12E90" w:rsidRPr="006C33C2">
        <w:rPr>
          <w:noProof/>
          <w:sz w:val="24"/>
        </w:rPr>
        <w:t>[60]</w:t>
      </w:r>
      <w:r w:rsidR="008C46EE" w:rsidRPr="00544EF9">
        <w:rPr>
          <w:sz w:val="24"/>
        </w:rPr>
        <w:fldChar w:fldCharType="end"/>
      </w:r>
      <w:r w:rsidR="0040793D" w:rsidRPr="00544EF9">
        <w:rPr>
          <w:sz w:val="24"/>
        </w:rPr>
        <w:t xml:space="preserve">. </w:t>
      </w:r>
      <w:r w:rsidR="00F259B0" w:rsidRPr="006C33C2">
        <w:rPr>
          <w:rFonts w:cstheme="minorHAnsi"/>
          <w:sz w:val="24"/>
          <w:szCs w:val="24"/>
        </w:rPr>
        <w:t xml:space="preserve">It has been previously demonstrated that social isolation and loneliness are weakly correlated </w:t>
      </w:r>
      <w:r w:rsidR="00F259B0" w:rsidRPr="006C33C2">
        <w:rPr>
          <w:rFonts w:cstheme="minorHAnsi"/>
          <w:sz w:val="24"/>
          <w:szCs w:val="24"/>
        </w:rPr>
        <w:fldChar w:fldCharType="begin"/>
      </w:r>
      <w:r w:rsidR="00FD187C" w:rsidRPr="006C33C2">
        <w:rPr>
          <w:rFonts w:cstheme="minorHAnsi"/>
          <w:sz w:val="24"/>
          <w:szCs w:val="24"/>
        </w:rPr>
        <w:instrText xml:space="preserve"> ADDIN EN.CITE &lt;EndNote&gt;&lt;Cite&gt;&lt;Author&gt;Steptoe&lt;/Author&gt;&lt;Year&gt;2013&lt;/Year&gt;&lt;RecNum&gt;36&lt;/RecNum&gt;&lt;DisplayText&gt;[61]&lt;/DisplayText&gt;&lt;record&gt;&lt;rec-number&gt;36&lt;/rec-number&gt;&lt;foreign-keys&gt;&lt;key app="EN" db-id="2ff2sf0vkfdd5ses2e9vfdve0z5p0v0w5952" timestamp="0"&gt;36&lt;/key&gt;&lt;/foreign-keys&gt;&lt;ref-type name="Journal Article"&gt;17&lt;/ref-type&gt;&lt;contributors&gt;&lt;authors&gt;&lt;author&gt;Steptoe, A.&lt;/author&gt;&lt;author&gt;Shankar, A.&lt;/author&gt;&lt;author&gt;Demakakos, P.&lt;/author&gt;&lt;author&gt;Wardle, J.&lt;/author&gt;&lt;/authors&gt;&lt;/contributors&gt;&lt;auth-address&gt;Department of Epidemiology and Public Health, University College London, London WC1E 6BT, United Kingdom. a.steptoe@ucl.ac.uk&lt;/auth-address&gt;&lt;titles&gt;&lt;title&gt;Social isolation, loneliness, and all-cause mortality in older men and women&lt;/title&gt;&lt;secondary-title&gt;Proc Natl Acad Sci U S A&lt;/secondary-title&gt;&lt;alt-title&gt;Proceedings of the National Academy of Sciences of the United States of America&lt;/alt-title&gt;&lt;/titles&gt;&lt;pages&gt;5797-801&lt;/pages&gt;&lt;volume&gt;110&lt;/volume&gt;&lt;number&gt;15&lt;/number&gt;&lt;edition&gt;2013/03/27&lt;/edition&gt;&lt;keywords&gt;&lt;keyword&gt;Aged&lt;/keyword&gt;&lt;keyword&gt;Aging&lt;/keyword&gt;&lt;keyword&gt;Emotions&lt;/keyword&gt;&lt;keyword&gt;Female&lt;/keyword&gt;&lt;keyword&gt;Health Status&lt;/keyword&gt;&lt;keyword&gt;Humans&lt;/keyword&gt;&lt;keyword&gt;Loneliness/*psychology&lt;/keyword&gt;&lt;keyword&gt;Longitudinal Studies&lt;/keyword&gt;&lt;keyword&gt;Male&lt;/keyword&gt;&lt;keyword&gt;Middle Aged&lt;/keyword&gt;&lt;keyword&gt;*Mortality&lt;/keyword&gt;&lt;keyword&gt;Proportional Hazards Models&lt;/keyword&gt;&lt;keyword&gt;Quality of Life&lt;/keyword&gt;&lt;keyword&gt;Regression Analysis&lt;/keyword&gt;&lt;keyword&gt;Risk Factors&lt;/keyword&gt;&lt;keyword&gt;Social Behavior&lt;/keyword&gt;&lt;keyword&gt;Social Isolation/*psychology&lt;/keyword&gt;&lt;keyword&gt;Surveys and Questionnaires&lt;/keyword&gt;&lt;/keywords&gt;&lt;dates&gt;&lt;year&gt;2013&lt;/year&gt;&lt;pub-dates&gt;&lt;date&gt;Apr 9&lt;/date&gt;&lt;/pub-dates&gt;&lt;/dates&gt;&lt;isbn&gt;0027-8424&lt;/isbn&gt;&lt;accession-num&gt;23530191&lt;/accession-num&gt;&lt;urls&gt;&lt;related-urls&gt;&lt;url&gt;https://www.pnas.org/content/pnas/110/15/5797.full.pdf&lt;/url&gt;&lt;/related-urls&gt;&lt;/urls&gt;&lt;custom2&gt;Pmc3625264&lt;/custom2&gt;&lt;electronic-resource-num&gt;10.1073/pnas.1219686110&lt;/electronic-resource-num&gt;&lt;remote-database-provider&gt;Nlm&lt;/remote-database-provider&gt;&lt;language&gt;eng&lt;/language&gt;&lt;/record&gt;&lt;/Cite&gt;&lt;/EndNote&gt;</w:instrText>
      </w:r>
      <w:r w:rsidR="00F259B0" w:rsidRPr="006C33C2">
        <w:rPr>
          <w:rFonts w:cstheme="minorHAnsi"/>
          <w:sz w:val="24"/>
          <w:szCs w:val="24"/>
        </w:rPr>
        <w:fldChar w:fldCharType="separate"/>
      </w:r>
      <w:r w:rsidR="00A12E90" w:rsidRPr="006C33C2">
        <w:rPr>
          <w:rFonts w:cstheme="minorHAnsi"/>
          <w:noProof/>
          <w:sz w:val="24"/>
          <w:szCs w:val="24"/>
        </w:rPr>
        <w:t>[61]</w:t>
      </w:r>
      <w:r w:rsidR="00F259B0" w:rsidRPr="006C33C2">
        <w:rPr>
          <w:rFonts w:cstheme="minorHAnsi"/>
          <w:sz w:val="24"/>
          <w:szCs w:val="24"/>
        </w:rPr>
        <w:fldChar w:fldCharType="end"/>
      </w:r>
      <w:r w:rsidR="00F259B0" w:rsidRPr="006C33C2">
        <w:rPr>
          <w:rFonts w:cstheme="minorHAnsi"/>
          <w:sz w:val="24"/>
          <w:szCs w:val="24"/>
        </w:rPr>
        <w:t xml:space="preserve"> and that loneliness can occur in the presence or absence of social isolation </w:t>
      </w:r>
      <w:r w:rsidR="00F259B0" w:rsidRPr="006C33C2">
        <w:rPr>
          <w:rFonts w:cstheme="minorHAnsi"/>
          <w:sz w:val="24"/>
          <w:szCs w:val="24"/>
        </w:rPr>
        <w:fldChar w:fldCharType="begin">
          <w:fldData xml:space="preserve">PEVuZE5vdGU+PENpdGU+PEF1dGhvcj5IYXdrbGV5PC9BdXRob3I+PFllYXI+MjAxMDwvWWVhcj48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IYXdrbGV5PC9BdXRob3I+PFllYXI+MjAxMDwvWWVhcj48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F259B0" w:rsidRPr="006C33C2">
        <w:rPr>
          <w:rFonts w:cstheme="minorHAnsi"/>
          <w:sz w:val="24"/>
          <w:szCs w:val="24"/>
        </w:rPr>
      </w:r>
      <w:r w:rsidR="00F259B0" w:rsidRPr="006C33C2">
        <w:rPr>
          <w:rFonts w:cstheme="minorHAnsi"/>
          <w:sz w:val="24"/>
          <w:szCs w:val="24"/>
        </w:rPr>
        <w:fldChar w:fldCharType="separate"/>
      </w:r>
      <w:r w:rsidR="00A12E90" w:rsidRPr="006C33C2">
        <w:rPr>
          <w:rFonts w:cstheme="minorHAnsi"/>
          <w:noProof/>
          <w:sz w:val="24"/>
          <w:szCs w:val="24"/>
        </w:rPr>
        <w:t>[62,63]</w:t>
      </w:r>
      <w:r w:rsidR="00F259B0" w:rsidRPr="006C33C2">
        <w:rPr>
          <w:rFonts w:cstheme="minorHAnsi"/>
          <w:sz w:val="24"/>
          <w:szCs w:val="24"/>
        </w:rPr>
        <w:fldChar w:fldCharType="end"/>
      </w:r>
      <w:r w:rsidR="00F259B0" w:rsidRPr="006C33C2">
        <w:rPr>
          <w:rFonts w:cstheme="minorHAnsi"/>
          <w:sz w:val="24"/>
          <w:szCs w:val="24"/>
        </w:rPr>
        <w:t>. Loneliness was not measured in this cohort, but will be an important component of future studies.</w:t>
      </w:r>
      <w:r w:rsidR="0040793D" w:rsidRPr="006C33C2">
        <w:rPr>
          <w:rFonts w:cstheme="minorHAnsi"/>
          <w:sz w:val="24"/>
          <w:szCs w:val="24"/>
        </w:rPr>
        <w:t xml:space="preserve"> </w:t>
      </w:r>
      <w:r w:rsidR="00217BC2" w:rsidRPr="006C33C2">
        <w:rPr>
          <w:rFonts w:cstheme="minorHAnsi"/>
          <w:sz w:val="24"/>
          <w:szCs w:val="24"/>
        </w:rPr>
        <w:t>Whereas both loneliness and social isolation can be caused by a multitude of factors,</w:t>
      </w:r>
      <w:r w:rsidR="0040793D" w:rsidRPr="00544EF9">
        <w:rPr>
          <w:sz w:val="24"/>
        </w:rPr>
        <w:t xml:space="preserve"> </w:t>
      </w:r>
      <w:r w:rsidR="00217BC2" w:rsidRPr="00544EF9">
        <w:rPr>
          <w:sz w:val="24"/>
        </w:rPr>
        <w:t xml:space="preserve">it is likely that </w:t>
      </w:r>
      <w:r w:rsidR="0040793D" w:rsidRPr="00544EF9">
        <w:rPr>
          <w:sz w:val="24"/>
        </w:rPr>
        <w:t>social and emotional support from ot</w:t>
      </w:r>
      <w:r w:rsidR="008C46EE" w:rsidRPr="00544EF9">
        <w:rPr>
          <w:sz w:val="24"/>
        </w:rPr>
        <w:t xml:space="preserve">hers </w:t>
      </w:r>
      <w:r w:rsidR="00217BC2" w:rsidRPr="00544EF9">
        <w:rPr>
          <w:sz w:val="24"/>
        </w:rPr>
        <w:t>may provide a protective effect</w:t>
      </w:r>
      <w:r w:rsidR="008C46EE" w:rsidRPr="00544EF9">
        <w:rPr>
          <w:sz w:val="24"/>
        </w:rPr>
        <w:t xml:space="preserve"> , </w:t>
      </w:r>
      <w:r w:rsidR="0040793D" w:rsidRPr="00544EF9">
        <w:rPr>
          <w:sz w:val="24"/>
        </w:rPr>
        <w:t xml:space="preserve">and interventions </w:t>
      </w:r>
      <w:r w:rsidR="00217BC2" w:rsidRPr="00544EF9">
        <w:rPr>
          <w:sz w:val="24"/>
        </w:rPr>
        <w:t>should thus aim at improving</w:t>
      </w:r>
      <w:r w:rsidR="0040793D" w:rsidRPr="00544EF9">
        <w:rPr>
          <w:sz w:val="24"/>
        </w:rPr>
        <w:t xml:space="preserve"> </w:t>
      </w:r>
      <w:r w:rsidR="003D5C95" w:rsidRPr="006C33C2">
        <w:rPr>
          <w:sz w:val="24"/>
        </w:rPr>
        <w:t xml:space="preserve">both </w:t>
      </w:r>
      <w:r w:rsidR="0040793D" w:rsidRPr="00544EF9">
        <w:rPr>
          <w:sz w:val="24"/>
        </w:rPr>
        <w:t xml:space="preserve">the quality of </w:t>
      </w:r>
      <w:r w:rsidR="00217BC2" w:rsidRPr="00544EF9">
        <w:rPr>
          <w:sz w:val="24"/>
        </w:rPr>
        <w:t>social</w:t>
      </w:r>
      <w:r w:rsidR="0040793D" w:rsidRPr="00544EF9">
        <w:rPr>
          <w:sz w:val="24"/>
        </w:rPr>
        <w:t xml:space="preserve"> relationships and </w:t>
      </w:r>
      <w:r w:rsidR="00217BC2" w:rsidRPr="00544EF9">
        <w:rPr>
          <w:sz w:val="24"/>
        </w:rPr>
        <w:t>involvement</w:t>
      </w:r>
      <w:r w:rsidR="0040793D" w:rsidRPr="00544EF9">
        <w:rPr>
          <w:sz w:val="24"/>
        </w:rPr>
        <w:t xml:space="preserve"> in social activities</w:t>
      </w:r>
      <w:r w:rsidR="00217BC2" w:rsidRPr="00544EF9">
        <w:rPr>
          <w:sz w:val="24"/>
        </w:rPr>
        <w:t xml:space="preserve"> </w:t>
      </w:r>
      <w:r w:rsidR="00217BC2" w:rsidRPr="00544EF9">
        <w:rPr>
          <w:sz w:val="24"/>
        </w:rPr>
        <w:fldChar w:fldCharType="begin">
          <w:fldData xml:space="preserve">PEVuZE5vdGU+PENpdGU+PEF1dGhvcj5CYW5kPC9BdXRob3I+PFllYXI+MjAxOTwvWWVhcj48UmVj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g3MTg8L3BhZ2VzPjx2b2x1bWU+OTwvdm9sdW1lPjxudW1iZXI+ODwvbnVt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</w:fldData>
        </w:fldChar>
      </w:r>
      <w:r w:rsidR="00217BC2" w:rsidRPr="00544EF9">
        <w:rPr>
          <w:sz w:val="24"/>
        </w:rPr>
        <w:instrText xml:space="preserve"> ADDIN EN.CITE </w:instrText>
      </w:r>
      <w:r w:rsidR="00217BC2" w:rsidRPr="00544EF9">
        <w:rPr>
          <w:sz w:val="24"/>
        </w:rPr>
        <w:fldChar w:fldCharType="begin">
          <w:fldData xml:space="preserve">PEVuZE5vdGU+PENpdGU+PEF1dGhvcj5CYW5kPC9BdXRob3I+PFllYXI+MjAxOTwvWWVhcj48UmVj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g3MTg8L3BhZ2VzPjx2b2x1bWU+OTwvdm9sdW1lPjxudW1iZXI+ODwvbnVt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</w:fldData>
        </w:fldChar>
      </w:r>
      <w:r w:rsidR="00217BC2" w:rsidRPr="006C33C2">
        <w:rPr>
          <w:sz w:val="24"/>
          <w:szCs w:val="24"/>
        </w:rPr>
        <w:instrText xml:space="preserve"> ADDIN EN.CITE.DATA </w:instrText>
      </w:r>
      <w:r w:rsidR="00217BC2" w:rsidRPr="00544EF9">
        <w:rPr>
          <w:sz w:val="24"/>
        </w:rPr>
      </w:r>
      <w:r w:rsidR="00217BC2" w:rsidRPr="00544EF9">
        <w:rPr>
          <w:sz w:val="24"/>
        </w:rPr>
        <w:fldChar w:fldCharType="end"/>
      </w:r>
      <w:r w:rsidR="00217BC2" w:rsidRPr="00544EF9">
        <w:rPr>
          <w:sz w:val="24"/>
        </w:rPr>
      </w:r>
      <w:r w:rsidR="00217BC2" w:rsidRPr="00544EF9">
        <w:rPr>
          <w:sz w:val="24"/>
        </w:rPr>
        <w:fldChar w:fldCharType="separate"/>
      </w:r>
      <w:r w:rsidR="00217BC2" w:rsidRPr="00544EF9">
        <w:rPr>
          <w:sz w:val="24"/>
        </w:rPr>
        <w:t>[4]</w:t>
      </w:r>
      <w:r w:rsidR="00217BC2" w:rsidRPr="00544EF9">
        <w:rPr>
          <w:sz w:val="24"/>
        </w:rPr>
        <w:fldChar w:fldCharType="end"/>
      </w:r>
      <w:r w:rsidR="00217BC2" w:rsidRPr="00544EF9">
        <w:rPr>
          <w:sz w:val="24"/>
        </w:rPr>
        <w:t>.</w:t>
      </w:r>
    </w:p>
    <w:p w14:paraId="06FE5699" w14:textId="08B3D8B5" w:rsidR="00F910E8" w:rsidRPr="006C33C2" w:rsidRDefault="005F30E7" w:rsidP="00F910E8">
      <w:pPr>
        <w:spacing w:line="360" w:lineRule="auto"/>
        <w:jc w:val="both"/>
        <w:rPr>
          <w:rFonts w:cstheme="minorHAnsi"/>
          <w:sz w:val="24"/>
          <w:szCs w:val="24"/>
        </w:rPr>
      </w:pPr>
      <w:r w:rsidRPr="006C33C2">
        <w:rPr>
          <w:rFonts w:cstheme="minorHAnsi"/>
          <w:sz w:val="24"/>
          <w:szCs w:val="24"/>
        </w:rPr>
        <w:t>I</w:t>
      </w:r>
      <w:r w:rsidR="00F910E8" w:rsidRPr="006C33C2">
        <w:rPr>
          <w:rFonts w:cstheme="minorHAnsi"/>
          <w:sz w:val="24"/>
          <w:szCs w:val="24"/>
        </w:rPr>
        <w:t xml:space="preserve">solated </w:t>
      </w:r>
      <w:r w:rsidR="00651285" w:rsidRPr="006C33C2">
        <w:rPr>
          <w:rFonts w:cstheme="minorHAnsi"/>
          <w:sz w:val="24"/>
          <w:szCs w:val="24"/>
        </w:rPr>
        <w:t>participants</w:t>
      </w:r>
      <w:r w:rsidR="00515493" w:rsidRPr="006C33C2">
        <w:rPr>
          <w:rFonts w:cstheme="minorHAnsi"/>
          <w:sz w:val="24"/>
          <w:szCs w:val="24"/>
        </w:rPr>
        <w:t xml:space="preserve"> in our study</w:t>
      </w:r>
      <w:r w:rsidR="00F910E8" w:rsidRPr="006C33C2">
        <w:rPr>
          <w:rFonts w:cstheme="minorHAnsi"/>
          <w:sz w:val="24"/>
          <w:szCs w:val="24"/>
        </w:rPr>
        <w:t xml:space="preserve"> had cross-sectional higher odds of depressive disorder. Our results are consistent with previous studies that found associations between social isolation and depressive mood and syndrome [11], depressive symptoms [31], and depression [41]. </w:t>
      </w:r>
      <w:r w:rsidR="00651285" w:rsidRPr="006C33C2">
        <w:rPr>
          <w:rFonts w:cstheme="minorHAnsi"/>
          <w:sz w:val="24"/>
          <w:szCs w:val="24"/>
        </w:rPr>
        <w:t>Unfortunately, small numbers of participants reporting depressive symptoms prevented us from considering whether depression led to social isolation or vice versa</w:t>
      </w:r>
      <w:r w:rsidR="007A771D" w:rsidRPr="006C33C2">
        <w:rPr>
          <w:rFonts w:cstheme="minorHAnsi"/>
          <w:sz w:val="24"/>
          <w:szCs w:val="24"/>
        </w:rPr>
        <w:t>, which would be important to consider in future work</w:t>
      </w:r>
      <w:r w:rsidR="00651285" w:rsidRPr="006C33C2">
        <w:rPr>
          <w:rFonts w:cstheme="minorHAnsi"/>
          <w:sz w:val="24"/>
          <w:szCs w:val="24"/>
        </w:rPr>
        <w:t xml:space="preserve">. </w:t>
      </w:r>
      <w:r w:rsidR="00F910E8" w:rsidRPr="006C33C2">
        <w:rPr>
          <w:rFonts w:cstheme="minorHAnsi"/>
          <w:sz w:val="24"/>
          <w:szCs w:val="24"/>
        </w:rPr>
        <w:t xml:space="preserve">Merchant and colleagues found that social isolation was associated with slower gait speed but not depression in a population sample of Asian community-dwelling adults aged 60 years and above [12]. </w:t>
      </w:r>
      <w:r w:rsidR="00651285" w:rsidRPr="006C33C2">
        <w:rPr>
          <w:rFonts w:cstheme="minorHAnsi"/>
          <w:sz w:val="24"/>
          <w:szCs w:val="24"/>
        </w:rPr>
        <w:t>Although t</w:t>
      </w:r>
      <w:r w:rsidR="00F910E8" w:rsidRPr="006C33C2">
        <w:rPr>
          <w:rFonts w:cstheme="minorHAnsi"/>
          <w:sz w:val="24"/>
          <w:szCs w:val="24"/>
        </w:rPr>
        <w:t>hese conflicting findings from otherwise very similar studies might be ascribed to cultural and lifestyle differences between Eastern and Western populations</w:t>
      </w:r>
      <w:r w:rsidR="00651285" w:rsidRPr="006C33C2">
        <w:rPr>
          <w:rFonts w:cstheme="minorHAnsi"/>
          <w:sz w:val="24"/>
          <w:szCs w:val="24"/>
        </w:rPr>
        <w:t xml:space="preserve">, it is possible that </w:t>
      </w:r>
      <w:r w:rsidR="00F910E8" w:rsidRPr="006C33C2">
        <w:rPr>
          <w:rFonts w:cstheme="minorHAnsi"/>
          <w:sz w:val="24"/>
          <w:szCs w:val="24"/>
        </w:rPr>
        <w:t xml:space="preserve">differences in the study design may also contribute to the different results of our investigation. Whereas both studies have assessed social isolation via the LSNS-6, we also assessed isolation via the MSPP. Moreover, Merchant and colleagues measured gait speed only, while our study used </w:t>
      </w:r>
      <w:r w:rsidR="00515493" w:rsidRPr="006C33C2">
        <w:rPr>
          <w:rFonts w:cstheme="minorHAnsi"/>
          <w:sz w:val="24"/>
          <w:szCs w:val="24"/>
        </w:rPr>
        <w:t>a validated train of tests</w:t>
      </w:r>
      <w:r w:rsidR="00F910E8" w:rsidRPr="006C33C2">
        <w:rPr>
          <w:rFonts w:cstheme="minorHAnsi"/>
          <w:sz w:val="24"/>
          <w:szCs w:val="24"/>
        </w:rPr>
        <w:t xml:space="preserve"> to assess physical capability</w:t>
      </w:r>
      <w:r w:rsidR="00515493" w:rsidRPr="006C33C2">
        <w:rPr>
          <w:rFonts w:cstheme="minorHAnsi"/>
          <w:sz w:val="24"/>
          <w:szCs w:val="24"/>
        </w:rPr>
        <w:t xml:space="preserve">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Treacy&lt;/Author&gt;&lt;Year&gt;2018&lt;/Year&gt;&lt;RecNum&gt;73&lt;/RecNum&gt;&lt;DisplayText&gt;[30]&lt;/DisplayText&gt;&lt;record&gt;&lt;rec-number&gt;73&lt;/rec-number&gt;&lt;foreign-keys&gt;&lt;key app="EN" db-id="vpap99vr3xrpe8ewrv5v2f0zvvravappvzzz" timestamp="1593614741"&gt;73&lt;/key&gt;&lt;/foreign-keys&gt;&lt;ref-type name="Journal Article"&gt;17&lt;/ref-type&gt;&lt;contributors&gt;&lt;authors&gt;&lt;author&gt;Treacy, D.&lt;/author&gt;&lt;author&gt;Hassett, L.&lt;/author&gt;&lt;/authors&gt;&lt;/contributors&gt;&lt;auth-address&gt;The George Institute for Global Health, Sydney Medical School, The University of Sydney; Physiotherapy Department, Prince of Wales Hospital, South Eastern Sydney Local Health District.&amp;#xD;The George Institute for Global Health, Sydney Medical School, The University of Sydney; Faculty of Health Sciences, The University of Sydney, Australia.&lt;/auth-address&gt;&lt;titles&gt;&lt;title&gt;The Short Physical Performance Battery&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61&lt;/pages&gt;&lt;volume&gt;64&lt;/volume&gt;&lt;number&gt;1&lt;/number&gt;&lt;edition&gt;2017/06/25&lt;/edition&gt;&lt;keywords&gt;&lt;keyword&gt;Aged&lt;/keyword&gt;&lt;keyword&gt;*Exercise&lt;/keyword&gt;&lt;keyword&gt;Exercise Therapy&lt;/keyword&gt;&lt;keyword&gt;Humans&lt;/keyword&gt;&lt;keyword&gt;*Physical Functional Performance&lt;/keyword&gt;&lt;/keywords&gt;&lt;dates&gt;&lt;year&gt;2018&lt;/year&gt;&lt;pub-dates&gt;&lt;date&gt;Jan&lt;/date&gt;&lt;/pub-dates&gt;&lt;/dates&gt;&lt;isbn&gt;1836-9561&lt;/isbn&gt;&lt;accession-num&gt;28645532&lt;/accession-num&gt;&lt;urls&gt;&lt;/urls&gt;&lt;electronic-resource-num&gt;10.1016/j.jphys.2017.04.002&lt;/electronic-resource-num&gt;&lt;remote-database-provider&gt;NLM&lt;/remote-database-provider&gt;&lt;language&gt;eng&lt;/language&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30]</w:t>
      </w:r>
      <w:r w:rsidR="00AA471F" w:rsidRPr="006C33C2">
        <w:rPr>
          <w:rFonts w:cstheme="minorHAnsi"/>
          <w:sz w:val="24"/>
          <w:szCs w:val="24"/>
        </w:rPr>
        <w:fldChar w:fldCharType="end"/>
      </w:r>
      <w:r w:rsidR="00F910E8" w:rsidRPr="006C33C2">
        <w:rPr>
          <w:rFonts w:cstheme="minorHAnsi"/>
          <w:sz w:val="24"/>
          <w:szCs w:val="24"/>
        </w:rPr>
        <w:t>.</w:t>
      </w:r>
    </w:p>
    <w:p w14:paraId="3AEC27F7" w14:textId="36696296" w:rsidR="00402E5A" w:rsidRPr="006C33C2" w:rsidRDefault="00581A54" w:rsidP="003631F4">
      <w:pPr>
        <w:spacing w:line="360" w:lineRule="auto"/>
        <w:jc w:val="both"/>
        <w:rPr>
          <w:rFonts w:cstheme="minorHAnsi"/>
          <w:sz w:val="24"/>
          <w:szCs w:val="24"/>
        </w:rPr>
      </w:pPr>
      <w:r w:rsidRPr="006C33C2">
        <w:rPr>
          <w:rFonts w:cstheme="minorHAnsi"/>
          <w:sz w:val="24"/>
          <w:szCs w:val="24"/>
        </w:rPr>
        <w:t>Our study has a number of limitations. The study population may not be entirely representative of the wider UK population, since all recruited participants were born in the county of Hertfordshire, were still living in their homes in their eighth decade, and were all Caucasian. However, we have previously demonstrated that this cohort is representative of the general population with regard to anthropometric body build and lifestyle factors, such as smoking, alcohol intake, and dietary calcium intake, which was in line with data found in the European Investigation into Cancer and Nutrition</w:t>
      </w:r>
      <w:r w:rsidR="00484627" w:rsidRPr="006C33C2">
        <w:rPr>
          <w:rFonts w:cstheme="minorHAnsi"/>
          <w:sz w:val="24"/>
          <w:szCs w:val="24"/>
        </w:rPr>
        <w:t xml:space="preserve"> Cohort (EPIC)</w:t>
      </w:r>
      <w:r w:rsidRPr="006C33C2">
        <w:rPr>
          <w:rFonts w:cstheme="minorHAnsi"/>
          <w:sz w:val="24"/>
          <w:szCs w:val="24"/>
        </w:rPr>
        <w:t xml:space="preserve"> </w:t>
      </w:r>
      <w:r w:rsidR="00AA471F" w:rsidRPr="006C33C2">
        <w:rPr>
          <w:rFonts w:cstheme="minorHAnsi"/>
          <w:sz w:val="24"/>
          <w:szCs w:val="24"/>
        </w:rPr>
        <w:fldChar w:fldCharType="begin">
          <w:fldData xml:space="preserve">PEVuZE5vdGU+PENpdGU+PEF1dGhvcj5EaWs8L0F1dGhvcj48WWVhcj4yMDE0PC9ZZWFyPjxSZWNO
dW0+MzQ8L1JlY051bT48RGlzcGxheVRleHQ+WzY0XTwvRGlzcGxheVRleHQ+PHJlY29yZD48cmVj
LW51bWJlcj4zNDwvcmVjLW51bWJlcj48Zm9yZWlnbi1rZXlzPjxrZXkgYXBwPSJFTiIgZGItaWQ9
InZwYXA5OXZyM3hycGU4ZXdydjV2MmYwenZ2cmF2YXBwdnp6eiIgdGltZXN0YW1wPSIxNTg1NTc5
MTMwIj4zND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b25uZWxhbmQs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4MTMtMjM8L3BhZ2VzPjx2b2x1bWU+MjM8L3ZvbHVtZT48bnVtYmVyPjk8L251bWJlcj48ZWRp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EaWs8L0F1dGhvcj48WWVhcj4yMDE0PC9ZZWFyPjxSZWNO
dW0+MzQ8L1JlY051bT48RGlzcGxheVRleHQ+WzY0XTwvRGlzcGxheVRleHQ+PHJlY29yZD48cmVj
LW51bWJlcj4zNDwvcmVjLW51bWJlcj48Zm9yZWlnbi1rZXlzPjxrZXkgYXBwPSJFTiIgZGItaWQ9
InZwYXA5OXZyM3hycGU4ZXdydjV2MmYwenZ2cmF2YXBwdnp6eiIgdGltZXN0YW1wPSIxNTg1NTc5
MTMwIj4zND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b25uZWxhbmQs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4MTMtMjM8L3BhZ2VzPjx2b2x1bWU+MjM8L3ZvbHVtZT48bnVtYmVyPjk8L251bWJlcj48ZWRp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64]</w:t>
      </w:r>
      <w:r w:rsidR="00AA471F" w:rsidRPr="006C33C2">
        <w:rPr>
          <w:rFonts w:cstheme="minorHAnsi"/>
          <w:sz w:val="24"/>
          <w:szCs w:val="24"/>
        </w:rPr>
        <w:fldChar w:fldCharType="end"/>
      </w:r>
      <w:r w:rsidRPr="006C33C2">
        <w:rPr>
          <w:rFonts w:cstheme="minorHAnsi"/>
          <w:sz w:val="24"/>
          <w:szCs w:val="24"/>
        </w:rPr>
        <w:t xml:space="preserve">; as a result, selection bias was minimal </w:t>
      </w:r>
      <w:r w:rsidR="00AA471F" w:rsidRPr="006C33C2">
        <w:rPr>
          <w:rFonts w:cstheme="minorHAnsi"/>
          <w:sz w:val="24"/>
          <w:szCs w:val="24"/>
        </w:rPr>
        <w:fldChar w:fldCharType="begin">
          <w:fldData xml:space="preserve">PEVuZE5vdGU+PENpdGU+PEF1dGhvcj5TeWRkYWxsPC9BdXRob3I+PFllYXI+MjAwNTwvWWVhcj48
UmVjTnVtPjI3PC9SZWNOdW0+PERpc3BsYXlUZXh0PlsxOV08L0Rpc3BsYXlUZXh0PjxyZWNvcmQ+
PHJlYy1udW1iZXI+Mjc8L3JlYy1udW1iZXI+PGZvcmVpZ24ta2V5cz48a2V5IGFwcD0iRU4iIGRi
LWlkPSJ2cGFwOTl2cjN4cnBlOGV3cnY1djJmMHp2dnJhdmFwcHZ6enoiIHRpbWVzdGFtcD0iMTU4
NTA0MzgzMyI+Mjc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C9F
bmROb3RlPgB=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TeWRkYWxsPC9BdXRob3I+PFllYXI+MjAwNTwvWWVhcj48
UmVjTnVtPjI3PC9SZWNOdW0+PERpc3BsYXlUZXh0PlsxOV08L0Rpc3BsYXlUZXh0PjxyZWNvcmQ+
PHJlYy1udW1iZXI+Mjc8L3JlYy1udW1iZXI+PGZvcmVpZ24ta2V5cz48a2V5IGFwcD0iRU4iIGRi
LWlkPSJ2cGFwOTl2cjN4cnBlOGV3cnY1djJmMHp2dnJhdmFwcHZ6enoiIHRpbWVzdGFtcD0iMTU4
NTA0MzgzMyI+Mjc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C9F
bmROb3RlPgB=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19]</w:t>
      </w:r>
      <w:r w:rsidR="00AA471F" w:rsidRPr="006C33C2">
        <w:rPr>
          <w:rFonts w:cstheme="minorHAnsi"/>
          <w:sz w:val="24"/>
          <w:szCs w:val="24"/>
        </w:rPr>
        <w:fldChar w:fldCharType="end"/>
      </w:r>
      <w:r w:rsidRPr="006C33C2">
        <w:rPr>
          <w:rFonts w:cstheme="minorHAnsi"/>
          <w:sz w:val="24"/>
          <w:szCs w:val="24"/>
        </w:rPr>
        <w:t xml:space="preserve">. </w:t>
      </w:r>
      <w:r w:rsidR="00DE750E" w:rsidRPr="006C33C2">
        <w:rPr>
          <w:rFonts w:cstheme="minorHAnsi"/>
          <w:sz w:val="24"/>
          <w:szCs w:val="24"/>
        </w:rPr>
        <w:t xml:space="preserve">We do acknowledge </w:t>
      </w:r>
      <w:r w:rsidRPr="006C33C2">
        <w:rPr>
          <w:rFonts w:cstheme="minorHAnsi"/>
          <w:sz w:val="24"/>
          <w:szCs w:val="24"/>
        </w:rPr>
        <w:t xml:space="preserve"> a ‘healthy’ responder bias</w:t>
      </w:r>
      <w:r w:rsidR="00DE750E" w:rsidRPr="006C33C2">
        <w:rPr>
          <w:rFonts w:cstheme="minorHAnsi"/>
          <w:sz w:val="24"/>
          <w:szCs w:val="24"/>
        </w:rPr>
        <w:t xml:space="preserve"> among participants in serial waves </w:t>
      </w:r>
      <w:r w:rsidRPr="006C33C2">
        <w:rPr>
          <w:rFonts w:cstheme="minorHAnsi"/>
          <w:sz w:val="24"/>
          <w:szCs w:val="24"/>
        </w:rPr>
        <w:t xml:space="preserve">within the HCS </w:t>
      </w:r>
      <w:r w:rsidR="00AA471F" w:rsidRPr="006C33C2">
        <w:rPr>
          <w:rFonts w:cstheme="minorHAnsi"/>
          <w:sz w:val="24"/>
          <w:szCs w:val="24"/>
        </w:rPr>
        <w:fldChar w:fldCharType="begin">
          <w:fldData xml:space="preserve">PEVuZE5vdGU+PENpdGU+PEF1dGhvcj5TeWRkYWxsPC9BdXRob3I+PFllYXI+MjAwNTwvWWVhcj48
UmVjTnVtPjI3PC9SZWNOdW0+PERpc3BsYXlUZXh0PlsxOV08L0Rpc3BsYXlUZXh0PjxyZWNvcmQ+
PHJlYy1udW1iZXI+Mjc8L3JlYy1udW1iZXI+PGZvcmVpZ24ta2V5cz48a2V5IGFwcD0iRU4iIGRi
LWlkPSJ2cGFwOTl2cjN4cnBlOGV3cnY1djJmMHp2dnJhdmFwcHZ6enoiIHRpbWVzdGFtcD0iMTU4
NTA0MzgzMyI+Mjc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C9F
bmROb3RlPgB=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TeWRkYWxsPC9BdXRob3I+PFllYXI+MjAwNTwvWWVhcj48
UmVjTnVtPjI3PC9SZWNOdW0+PERpc3BsYXlUZXh0PlsxOV08L0Rpc3BsYXlUZXh0PjxyZWNvcmQ+
PHJlYy1udW1iZXI+Mjc8L3JlYy1udW1iZXI+PGZvcmVpZ24ta2V5cz48a2V5IGFwcD0iRU4iIGRi
LWlkPSJ2cGFwOTl2cjN4cnBlOGV3cnY1djJmMHp2dnJhdmFwcHZ6enoiIHRpbWVzdGFtcD0iMTU4
NTA0MzgzMyI+Mjc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C9F
bmROb3RlPgB=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19]</w:t>
      </w:r>
      <w:r w:rsidR="00AA471F" w:rsidRPr="006C33C2">
        <w:rPr>
          <w:rFonts w:cstheme="minorHAnsi"/>
          <w:sz w:val="24"/>
          <w:szCs w:val="24"/>
        </w:rPr>
        <w:fldChar w:fldCharType="end"/>
      </w:r>
      <w:r w:rsidRPr="006C33C2">
        <w:rPr>
          <w:rFonts w:cstheme="minorHAnsi"/>
          <w:sz w:val="24"/>
          <w:szCs w:val="24"/>
        </w:rPr>
        <w:t xml:space="preserve">, </w:t>
      </w:r>
      <w:r w:rsidR="000677A2" w:rsidRPr="006C33C2">
        <w:rPr>
          <w:rFonts w:cstheme="minorHAnsi"/>
          <w:sz w:val="24"/>
          <w:szCs w:val="24"/>
        </w:rPr>
        <w:t xml:space="preserve">with participants who </w:t>
      </w:r>
      <w:r w:rsidR="007A771D" w:rsidRPr="006C33C2">
        <w:rPr>
          <w:rFonts w:cstheme="minorHAnsi"/>
          <w:sz w:val="24"/>
          <w:szCs w:val="24"/>
        </w:rPr>
        <w:t xml:space="preserve">completed the study </w:t>
      </w:r>
      <w:r w:rsidR="000677A2" w:rsidRPr="006C33C2">
        <w:rPr>
          <w:rFonts w:cstheme="minorHAnsi"/>
          <w:sz w:val="24"/>
          <w:szCs w:val="24"/>
        </w:rPr>
        <w:t>being slightly younger and healthier than those who did not take part in  both stages of this research.</w:t>
      </w:r>
      <w:r w:rsidR="0024488E" w:rsidRPr="006C33C2">
        <w:rPr>
          <w:rFonts w:cstheme="minorHAnsi"/>
          <w:sz w:val="24"/>
          <w:szCs w:val="24"/>
        </w:rPr>
        <w:t xml:space="preserve"> </w:t>
      </w:r>
      <w:r w:rsidR="007171F7" w:rsidRPr="006C33C2">
        <w:rPr>
          <w:rFonts w:cstheme="minorHAnsi"/>
          <w:sz w:val="24"/>
          <w:szCs w:val="24"/>
        </w:rPr>
        <w:t xml:space="preserve">Social </w:t>
      </w:r>
      <w:r w:rsidR="007171F7" w:rsidRPr="006C33C2">
        <w:rPr>
          <w:rFonts w:cstheme="minorHAnsi"/>
          <w:sz w:val="24"/>
          <w:szCs w:val="24"/>
        </w:rPr>
        <w:lastRenderedPageBreak/>
        <w:t>class was determined from the participants’ current or most recent occupation for men and never-married women, and of the husband for married women: this is a crude assessment which might not be reflective of participants’ actual occupation and therefore social class; however, having performed ana</w:t>
      </w:r>
      <w:r w:rsidR="003B6804" w:rsidRPr="006C33C2">
        <w:rPr>
          <w:rFonts w:cstheme="minorHAnsi"/>
          <w:sz w:val="24"/>
          <w:szCs w:val="24"/>
        </w:rPr>
        <w:t>lysi</w:t>
      </w:r>
      <w:r w:rsidR="007171F7" w:rsidRPr="006C33C2">
        <w:rPr>
          <w:rFonts w:cstheme="minorHAnsi"/>
          <w:sz w:val="24"/>
          <w:szCs w:val="24"/>
        </w:rPr>
        <w:t xml:space="preserve">s with and without </w:t>
      </w:r>
      <w:r w:rsidR="00DC1239" w:rsidRPr="006C33C2">
        <w:rPr>
          <w:rFonts w:cstheme="minorHAnsi"/>
          <w:sz w:val="24"/>
          <w:szCs w:val="24"/>
        </w:rPr>
        <w:t xml:space="preserve">adjustment for </w:t>
      </w:r>
      <w:r w:rsidR="007171F7" w:rsidRPr="006C33C2">
        <w:rPr>
          <w:rFonts w:cstheme="minorHAnsi"/>
          <w:sz w:val="24"/>
          <w:szCs w:val="24"/>
        </w:rPr>
        <w:t xml:space="preserve">social class, </w:t>
      </w:r>
      <w:r w:rsidR="00A278EF" w:rsidRPr="006C33C2">
        <w:rPr>
          <w:rFonts w:cstheme="minorHAnsi"/>
          <w:sz w:val="24"/>
          <w:szCs w:val="24"/>
        </w:rPr>
        <w:t>our</w:t>
      </w:r>
      <w:r w:rsidR="007171F7" w:rsidRPr="006C33C2">
        <w:rPr>
          <w:rFonts w:cstheme="minorHAnsi"/>
          <w:sz w:val="24"/>
          <w:szCs w:val="24"/>
        </w:rPr>
        <w:t xml:space="preserve"> results were not affected. </w:t>
      </w:r>
      <w:r w:rsidR="00143FE5" w:rsidRPr="006C33C2">
        <w:rPr>
          <w:rFonts w:cstheme="minorHAnsi"/>
          <w:sz w:val="24"/>
          <w:szCs w:val="24"/>
        </w:rPr>
        <w:t>A</w:t>
      </w:r>
      <w:r w:rsidR="00676591" w:rsidRPr="006C33C2">
        <w:rPr>
          <w:rFonts w:cstheme="minorHAnsi"/>
          <w:sz w:val="24"/>
          <w:szCs w:val="24"/>
        </w:rPr>
        <w:t>n ad</w:t>
      </w:r>
      <w:r w:rsidRPr="006C33C2">
        <w:rPr>
          <w:rFonts w:cstheme="minorHAnsi"/>
          <w:sz w:val="24"/>
          <w:szCs w:val="24"/>
        </w:rPr>
        <w:t xml:space="preserve">ditional limitation of this study is </w:t>
      </w:r>
      <w:r w:rsidR="00143FE5" w:rsidRPr="006C33C2">
        <w:rPr>
          <w:rFonts w:cstheme="minorHAnsi"/>
          <w:sz w:val="24"/>
          <w:szCs w:val="24"/>
        </w:rPr>
        <w:t>its cross-sectional design</w:t>
      </w:r>
      <w:r w:rsidR="00676591" w:rsidRPr="006C33C2">
        <w:rPr>
          <w:rFonts w:cstheme="minorHAnsi"/>
          <w:sz w:val="24"/>
          <w:szCs w:val="24"/>
        </w:rPr>
        <w:t xml:space="preserve"> of most of its analysis</w:t>
      </w:r>
      <w:r w:rsidR="00143FE5" w:rsidRPr="006C33C2">
        <w:rPr>
          <w:rFonts w:cstheme="minorHAnsi"/>
          <w:sz w:val="24"/>
          <w:szCs w:val="24"/>
        </w:rPr>
        <w:t>.</w:t>
      </w:r>
      <w:r w:rsidRPr="006C33C2">
        <w:rPr>
          <w:rFonts w:cstheme="minorHAnsi"/>
          <w:sz w:val="24"/>
          <w:szCs w:val="24"/>
        </w:rPr>
        <w:t xml:space="preserve"> Future studies may benefit from exploring whether </w:t>
      </w:r>
      <w:r w:rsidR="00143FE5" w:rsidRPr="006C33C2">
        <w:rPr>
          <w:rFonts w:cstheme="minorHAnsi"/>
          <w:sz w:val="24"/>
          <w:szCs w:val="24"/>
        </w:rPr>
        <w:t>social isolation</w:t>
      </w:r>
      <w:r w:rsidRPr="006C33C2">
        <w:rPr>
          <w:rFonts w:cstheme="minorHAnsi"/>
          <w:sz w:val="24"/>
          <w:szCs w:val="24"/>
        </w:rPr>
        <w:t xml:space="preserve"> is associated with </w:t>
      </w:r>
      <w:r w:rsidR="00143FE5" w:rsidRPr="006C33C2">
        <w:rPr>
          <w:rFonts w:cstheme="minorHAnsi"/>
          <w:sz w:val="24"/>
          <w:szCs w:val="24"/>
        </w:rPr>
        <w:t xml:space="preserve">longitudinal </w:t>
      </w:r>
      <w:r w:rsidRPr="006C33C2">
        <w:rPr>
          <w:rFonts w:cstheme="minorHAnsi"/>
          <w:sz w:val="24"/>
          <w:szCs w:val="24"/>
        </w:rPr>
        <w:t>change</w:t>
      </w:r>
      <w:r w:rsidR="00143FE5" w:rsidRPr="006C33C2">
        <w:rPr>
          <w:rFonts w:cstheme="minorHAnsi"/>
          <w:sz w:val="24"/>
          <w:szCs w:val="24"/>
        </w:rPr>
        <w:t>s</w:t>
      </w:r>
      <w:r w:rsidRPr="006C33C2">
        <w:rPr>
          <w:rFonts w:cstheme="minorHAnsi"/>
          <w:sz w:val="24"/>
          <w:szCs w:val="24"/>
        </w:rPr>
        <w:t xml:space="preserve"> in </w:t>
      </w:r>
      <w:r w:rsidR="00143FE5" w:rsidRPr="006C33C2">
        <w:rPr>
          <w:rFonts w:cstheme="minorHAnsi"/>
          <w:sz w:val="24"/>
          <w:szCs w:val="24"/>
        </w:rPr>
        <w:t xml:space="preserve">physical </w:t>
      </w:r>
      <w:r w:rsidR="00814E85" w:rsidRPr="006C33C2">
        <w:rPr>
          <w:rFonts w:cstheme="minorHAnsi"/>
          <w:sz w:val="24"/>
          <w:szCs w:val="24"/>
        </w:rPr>
        <w:t>capabi</w:t>
      </w:r>
      <w:r w:rsidR="004C0CAA" w:rsidRPr="006C33C2">
        <w:rPr>
          <w:rFonts w:cstheme="minorHAnsi"/>
          <w:sz w:val="24"/>
          <w:szCs w:val="24"/>
        </w:rPr>
        <w:t>l</w:t>
      </w:r>
      <w:r w:rsidR="00814E85" w:rsidRPr="006C33C2">
        <w:rPr>
          <w:rFonts w:cstheme="minorHAnsi"/>
          <w:sz w:val="24"/>
          <w:szCs w:val="24"/>
        </w:rPr>
        <w:t>ity</w:t>
      </w:r>
      <w:r w:rsidR="007939E5" w:rsidRPr="006C33C2">
        <w:rPr>
          <w:rFonts w:cstheme="minorHAnsi"/>
          <w:sz w:val="24"/>
          <w:szCs w:val="24"/>
        </w:rPr>
        <w:t xml:space="preserve"> and</w:t>
      </w:r>
      <w:r w:rsidR="00676591" w:rsidRPr="006C33C2">
        <w:rPr>
          <w:rFonts w:cstheme="minorHAnsi"/>
          <w:sz w:val="24"/>
          <w:szCs w:val="24"/>
        </w:rPr>
        <w:t xml:space="preserve"> BMD</w:t>
      </w:r>
      <w:r w:rsidR="00143FE5" w:rsidRPr="006C33C2">
        <w:rPr>
          <w:rFonts w:cstheme="minorHAnsi"/>
          <w:sz w:val="24"/>
          <w:szCs w:val="24"/>
        </w:rPr>
        <w:t>.</w:t>
      </w:r>
      <w:r w:rsidR="00495F5E" w:rsidRPr="006C33C2">
        <w:rPr>
          <w:rFonts w:cstheme="minorHAnsi"/>
          <w:sz w:val="24"/>
          <w:szCs w:val="24"/>
        </w:rPr>
        <w:t xml:space="preserve"> </w:t>
      </w:r>
      <w:r w:rsidR="008732EF" w:rsidRPr="006C33C2">
        <w:rPr>
          <w:rFonts w:cstheme="minorHAnsi"/>
          <w:sz w:val="24"/>
          <w:szCs w:val="24"/>
        </w:rPr>
        <w:t>Our study has</w:t>
      </w:r>
      <w:r w:rsidRPr="006C33C2">
        <w:rPr>
          <w:rFonts w:cstheme="minorHAnsi"/>
          <w:sz w:val="24"/>
          <w:szCs w:val="24"/>
        </w:rPr>
        <w:t xml:space="preserve"> also</w:t>
      </w:r>
      <w:r w:rsidR="008732EF" w:rsidRPr="006C33C2">
        <w:rPr>
          <w:rFonts w:cstheme="minorHAnsi"/>
          <w:sz w:val="24"/>
          <w:szCs w:val="24"/>
        </w:rPr>
        <w:t xml:space="preserve"> a number of strengths. </w:t>
      </w:r>
      <w:r w:rsidR="00DA2FB0" w:rsidRPr="006C33C2">
        <w:rPr>
          <w:rFonts w:cstheme="minorHAnsi"/>
          <w:sz w:val="24"/>
          <w:szCs w:val="24"/>
        </w:rPr>
        <w:t xml:space="preserve">The LNS-6 provides a reliable measurement of social isolation; Rasch analysis showed </w:t>
      </w:r>
      <w:proofErr w:type="spellStart"/>
      <w:r w:rsidR="00DA2FB0" w:rsidRPr="006C33C2">
        <w:rPr>
          <w:rFonts w:cstheme="minorHAnsi"/>
          <w:sz w:val="24"/>
          <w:szCs w:val="24"/>
        </w:rPr>
        <w:t>unidimensionality</w:t>
      </w:r>
      <w:proofErr w:type="spellEnd"/>
      <w:r w:rsidR="00DA2FB0" w:rsidRPr="006C33C2">
        <w:rPr>
          <w:rFonts w:cstheme="minorHAnsi"/>
          <w:sz w:val="24"/>
          <w:szCs w:val="24"/>
        </w:rPr>
        <w:t xml:space="preserve"> of the overall scale, high person and item reliability, and good fit of individual items with only one exception </w:t>
      </w:r>
      <w:r w:rsidR="00AA471F" w:rsidRPr="006C33C2">
        <w:rPr>
          <w:rFonts w:cstheme="minorHAnsi"/>
          <w:sz w:val="24"/>
          <w:szCs w:val="24"/>
        </w:rPr>
        <w:fldChar w:fldCharType="begin">
          <w:fldData xml:space="preserve">PEVuZE5vdGU+PENpdGU+PEF1dGhvcj5HcmF5PC9BdXRob3I+PFllYXI+MjAxNjwvWWVhcj48UmVj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HcmF5PC9BdXRob3I+PFllYXI+MjAxNjwvWWVhcj48UmVj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65]</w:t>
      </w:r>
      <w:r w:rsidR="00AA471F" w:rsidRPr="006C33C2">
        <w:rPr>
          <w:rFonts w:cstheme="minorHAnsi"/>
          <w:sz w:val="24"/>
          <w:szCs w:val="24"/>
        </w:rPr>
        <w:fldChar w:fldCharType="end"/>
      </w:r>
      <w:r w:rsidR="00DA2FB0" w:rsidRPr="006C33C2">
        <w:rPr>
          <w:rFonts w:cstheme="minorHAnsi"/>
          <w:sz w:val="24"/>
          <w:szCs w:val="24"/>
        </w:rPr>
        <w:t xml:space="preserve">. Similarly, it has been previously shown that the </w:t>
      </w:r>
      <w:r w:rsidR="0005553A" w:rsidRPr="006C33C2">
        <w:rPr>
          <w:rFonts w:cstheme="minorHAnsi"/>
          <w:sz w:val="24"/>
          <w:szCs w:val="24"/>
        </w:rPr>
        <w:t xml:space="preserve">MSPP </w:t>
      </w:r>
      <w:r w:rsidR="00DA2FB0" w:rsidRPr="006C33C2">
        <w:rPr>
          <w:rFonts w:cstheme="minorHAnsi"/>
          <w:sz w:val="24"/>
          <w:szCs w:val="24"/>
        </w:rPr>
        <w:t xml:space="preserve">has good validity and acceptable reproducibility </w:t>
      </w:r>
      <w:r w:rsidR="00AA471F" w:rsidRPr="006C33C2">
        <w:rPr>
          <w:rFonts w:cstheme="minorHAnsi"/>
          <w:sz w:val="24"/>
          <w:szCs w:val="24"/>
        </w:rPr>
        <w:fldChar w:fldCharType="begin"/>
      </w:r>
      <w:r w:rsidR="00A12E90" w:rsidRPr="006C33C2">
        <w:rPr>
          <w:rFonts w:cstheme="minorHAnsi"/>
          <w:sz w:val="24"/>
          <w:szCs w:val="24"/>
        </w:rPr>
        <w:instrText xml:space="preserve"> ADDIN EN.CITE &lt;EndNote&gt;&lt;Cite&gt;&lt;Author&gt;Mars&lt;/Author&gt;&lt;Year&gt;2009&lt;/Year&gt;&lt;RecNum&gt;30&lt;/RecNum&gt;&lt;DisplayText&gt;[22]&lt;/DisplayText&gt;&lt;record&gt;&lt;rec-number&gt;30&lt;/rec-number&gt;&lt;foreign-keys&gt;&lt;key app="EN" db-id="vpap99vr3xrpe8ewrv5v2f0zvvravappvzzz" timestamp="1585052437"&gt;30&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related-urls&gt;&lt;url&gt;https://link.springer.com/article/10.1007%2Fs11136-009-9537-4&lt;/url&gt;&lt;/related-urls&gt;&lt;/urls&gt;&lt;/record&gt;&lt;/Cite&gt;&lt;/EndNote&gt;</w:instrText>
      </w:r>
      <w:r w:rsidR="00AA471F" w:rsidRPr="006C33C2">
        <w:rPr>
          <w:rFonts w:cstheme="minorHAnsi"/>
          <w:sz w:val="24"/>
          <w:szCs w:val="24"/>
        </w:rPr>
        <w:fldChar w:fldCharType="separate"/>
      </w:r>
      <w:r w:rsidR="00A12E90" w:rsidRPr="006C33C2">
        <w:rPr>
          <w:rFonts w:cstheme="minorHAnsi"/>
          <w:noProof/>
          <w:sz w:val="24"/>
          <w:szCs w:val="24"/>
        </w:rPr>
        <w:t>[22]</w:t>
      </w:r>
      <w:r w:rsidR="00AA471F" w:rsidRPr="006C33C2">
        <w:rPr>
          <w:rFonts w:cstheme="minorHAnsi"/>
          <w:sz w:val="24"/>
          <w:szCs w:val="24"/>
        </w:rPr>
        <w:fldChar w:fldCharType="end"/>
      </w:r>
      <w:r w:rsidR="00DA2FB0" w:rsidRPr="006C33C2">
        <w:rPr>
          <w:rFonts w:cstheme="minorHAnsi"/>
          <w:sz w:val="24"/>
          <w:szCs w:val="24"/>
        </w:rPr>
        <w:t xml:space="preserve">. </w:t>
      </w:r>
      <w:r w:rsidRPr="006C33C2">
        <w:rPr>
          <w:rFonts w:cstheme="minorHAnsi"/>
          <w:sz w:val="24"/>
          <w:szCs w:val="24"/>
        </w:rPr>
        <w:t>Moreover, the HAD</w:t>
      </w:r>
      <w:r w:rsidR="00644E5E" w:rsidRPr="006C33C2">
        <w:rPr>
          <w:rFonts w:cstheme="minorHAnsi"/>
          <w:sz w:val="24"/>
          <w:szCs w:val="24"/>
        </w:rPr>
        <w:t xml:space="preserve"> </w:t>
      </w:r>
      <w:r w:rsidRPr="006C33C2">
        <w:rPr>
          <w:rFonts w:cstheme="minorHAnsi"/>
          <w:sz w:val="24"/>
          <w:szCs w:val="24"/>
        </w:rPr>
        <w:t>S</w:t>
      </w:r>
      <w:r w:rsidR="00644E5E" w:rsidRPr="006C33C2">
        <w:rPr>
          <w:rFonts w:cstheme="minorHAnsi"/>
          <w:sz w:val="24"/>
          <w:szCs w:val="24"/>
        </w:rPr>
        <w:t>cale</w:t>
      </w:r>
      <w:r w:rsidRPr="006C33C2">
        <w:rPr>
          <w:rFonts w:cstheme="minorHAnsi"/>
          <w:sz w:val="24"/>
          <w:szCs w:val="24"/>
        </w:rPr>
        <w:t xml:space="preserve"> has been found to perform well in assessing symptom severity, and case assessment of anxiety disorders and depression in both hospitalised patients and the general population </w:t>
      </w:r>
      <w:r w:rsidR="00AA471F"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 </w:instrText>
      </w:r>
      <w:r w:rsidR="00A12E90" w:rsidRPr="006C33C2">
        <w:rPr>
          <w:rFonts w:cstheme="minorHAnsi"/>
          <w:sz w:val="24"/>
          <w:szCs w:val="24"/>
        </w:rPr>
        <w:fldChar w:fldCharType="begin">
          <w:fldData xml:space="preserve">PEVuZE5vdGU+PENpdGU+PEF1dGhvcj5CamVsbGFuZDwvQXV0aG9yPjxZZWFyPjIwMDI8L1llYXI+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2OS03NzwvcGFnZXM+PHZvbHVtZT41Mjwvdm9s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</w:fldData>
        </w:fldChar>
      </w:r>
      <w:r w:rsidR="00A12E90" w:rsidRPr="006C33C2">
        <w:rPr>
          <w:rFonts w:cstheme="minorHAnsi"/>
          <w:sz w:val="24"/>
          <w:szCs w:val="24"/>
        </w:rPr>
        <w:instrText xml:space="preserve"> ADDIN EN.CITE.DATA </w:instrText>
      </w:r>
      <w:r w:rsidR="00A12E90" w:rsidRPr="006C33C2">
        <w:rPr>
          <w:rFonts w:cstheme="minorHAnsi"/>
          <w:sz w:val="24"/>
          <w:szCs w:val="24"/>
        </w:rPr>
      </w:r>
      <w:r w:rsidR="00A12E90" w:rsidRPr="006C33C2">
        <w:rPr>
          <w:rFonts w:cstheme="minorHAnsi"/>
          <w:sz w:val="24"/>
          <w:szCs w:val="24"/>
        </w:rPr>
        <w:fldChar w:fldCharType="end"/>
      </w:r>
      <w:r w:rsidR="00AA471F" w:rsidRPr="006C33C2">
        <w:rPr>
          <w:rFonts w:cstheme="minorHAnsi"/>
          <w:sz w:val="24"/>
          <w:szCs w:val="24"/>
        </w:rPr>
      </w:r>
      <w:r w:rsidR="00AA471F" w:rsidRPr="006C33C2">
        <w:rPr>
          <w:rFonts w:cstheme="minorHAnsi"/>
          <w:sz w:val="24"/>
          <w:szCs w:val="24"/>
        </w:rPr>
        <w:fldChar w:fldCharType="separate"/>
      </w:r>
      <w:r w:rsidR="00A12E90" w:rsidRPr="006C33C2">
        <w:rPr>
          <w:rFonts w:cstheme="minorHAnsi"/>
          <w:noProof/>
          <w:sz w:val="24"/>
          <w:szCs w:val="24"/>
        </w:rPr>
        <w:t>[38]</w:t>
      </w:r>
      <w:r w:rsidR="00AA471F" w:rsidRPr="006C33C2">
        <w:rPr>
          <w:rFonts w:cstheme="minorHAnsi"/>
          <w:sz w:val="24"/>
          <w:szCs w:val="24"/>
        </w:rPr>
        <w:fldChar w:fldCharType="end"/>
      </w:r>
      <w:r w:rsidRPr="006C33C2">
        <w:rPr>
          <w:rFonts w:cstheme="minorHAnsi"/>
          <w:sz w:val="24"/>
          <w:szCs w:val="24"/>
        </w:rPr>
        <w:t xml:space="preserve">. </w:t>
      </w:r>
      <w:r w:rsidR="008732EF" w:rsidRPr="006C33C2">
        <w:rPr>
          <w:rFonts w:cstheme="minorHAnsi"/>
          <w:sz w:val="24"/>
          <w:szCs w:val="24"/>
        </w:rPr>
        <w:t xml:space="preserve">A significant strength of this study is the reasonably large sample size in a population of </w:t>
      </w:r>
      <w:r w:rsidRPr="006C33C2">
        <w:rPr>
          <w:rFonts w:cstheme="minorHAnsi"/>
          <w:sz w:val="24"/>
          <w:szCs w:val="24"/>
        </w:rPr>
        <w:t xml:space="preserve">community-dwelling </w:t>
      </w:r>
      <w:r w:rsidR="008732EF" w:rsidRPr="006C33C2">
        <w:rPr>
          <w:rFonts w:cstheme="minorHAnsi"/>
          <w:sz w:val="24"/>
          <w:szCs w:val="24"/>
        </w:rPr>
        <w:t xml:space="preserve">older adults that have been extensively </w:t>
      </w:r>
      <w:proofErr w:type="spellStart"/>
      <w:r w:rsidR="008732EF" w:rsidRPr="006C33C2">
        <w:rPr>
          <w:rFonts w:cstheme="minorHAnsi"/>
          <w:sz w:val="24"/>
          <w:szCs w:val="24"/>
        </w:rPr>
        <w:t>phenotyped</w:t>
      </w:r>
      <w:proofErr w:type="spellEnd"/>
      <w:r w:rsidR="008732EF" w:rsidRPr="006C33C2">
        <w:rPr>
          <w:rFonts w:cstheme="minorHAnsi"/>
          <w:sz w:val="24"/>
          <w:szCs w:val="24"/>
        </w:rPr>
        <w:t xml:space="preserve"> and well characterised with regard to lifestyle and past-medical history. </w:t>
      </w:r>
    </w:p>
    <w:p w14:paraId="1CAD7FEE" w14:textId="7048FBAE" w:rsidR="00B173F6" w:rsidRPr="006C33C2" w:rsidRDefault="00143FE5" w:rsidP="00CD0CEE">
      <w:pPr>
        <w:keepNext/>
        <w:spacing w:line="360" w:lineRule="auto"/>
        <w:jc w:val="both"/>
        <w:rPr>
          <w:rFonts w:cstheme="minorHAnsi"/>
          <w:b/>
          <w:sz w:val="24"/>
          <w:szCs w:val="24"/>
        </w:rPr>
      </w:pPr>
      <w:r w:rsidRPr="006C33C2">
        <w:rPr>
          <w:rFonts w:cstheme="minorHAnsi"/>
          <w:b/>
          <w:sz w:val="24"/>
          <w:szCs w:val="24"/>
        </w:rPr>
        <w:t>Conclusions</w:t>
      </w:r>
    </w:p>
    <w:p w14:paraId="724ACA91" w14:textId="722E741B" w:rsidR="00E5447F" w:rsidRPr="006C33C2" w:rsidRDefault="00547476" w:rsidP="00D204CE">
      <w:pPr>
        <w:spacing w:line="360" w:lineRule="auto"/>
        <w:jc w:val="both"/>
        <w:rPr>
          <w:rFonts w:cstheme="minorHAnsi"/>
          <w:sz w:val="24"/>
          <w:szCs w:val="24"/>
        </w:rPr>
      </w:pPr>
      <w:r w:rsidRPr="006C33C2">
        <w:rPr>
          <w:rFonts w:cstheme="minorHAnsi"/>
          <w:sz w:val="24"/>
          <w:szCs w:val="24"/>
        </w:rPr>
        <w:t xml:space="preserve">In a cohort of community-dwelling older adults in the UK, we </w:t>
      </w:r>
      <w:r w:rsidR="00402E5A" w:rsidRPr="006C33C2">
        <w:rPr>
          <w:rFonts w:cstheme="minorHAnsi"/>
          <w:sz w:val="24"/>
          <w:szCs w:val="24"/>
        </w:rPr>
        <w:t xml:space="preserve">found </w:t>
      </w:r>
      <w:r w:rsidRPr="006C33C2">
        <w:rPr>
          <w:rFonts w:cstheme="minorHAnsi"/>
          <w:sz w:val="24"/>
          <w:szCs w:val="24"/>
        </w:rPr>
        <w:t>that social isolat</w:t>
      </w:r>
      <w:r w:rsidR="00893D8A" w:rsidRPr="006C33C2">
        <w:rPr>
          <w:rFonts w:cstheme="minorHAnsi"/>
          <w:sz w:val="24"/>
          <w:szCs w:val="24"/>
        </w:rPr>
        <w:t xml:space="preserve">ion </w:t>
      </w:r>
      <w:r w:rsidR="005F30E7" w:rsidRPr="006C33C2">
        <w:rPr>
          <w:rFonts w:cstheme="minorHAnsi"/>
          <w:sz w:val="24"/>
          <w:szCs w:val="24"/>
        </w:rPr>
        <w:t>as assessed by simple screening questions was associated with depression, and poorer diet</w:t>
      </w:r>
      <w:r w:rsidR="007A771D" w:rsidRPr="006C33C2">
        <w:rPr>
          <w:rFonts w:cstheme="minorHAnsi"/>
          <w:sz w:val="24"/>
          <w:szCs w:val="24"/>
        </w:rPr>
        <w:t>,</w:t>
      </w:r>
      <w:r w:rsidR="005F30E7" w:rsidRPr="006C33C2">
        <w:rPr>
          <w:rFonts w:cstheme="minorHAnsi"/>
          <w:sz w:val="24"/>
          <w:szCs w:val="24"/>
        </w:rPr>
        <w:t xml:space="preserve"> and also predicted </w:t>
      </w:r>
      <w:r w:rsidR="007A771D" w:rsidRPr="006C33C2">
        <w:rPr>
          <w:rFonts w:cstheme="minorHAnsi"/>
          <w:sz w:val="24"/>
          <w:szCs w:val="24"/>
        </w:rPr>
        <w:t>the development of</w:t>
      </w:r>
      <w:r w:rsidR="003A4AF4" w:rsidRPr="006C33C2">
        <w:rPr>
          <w:rFonts w:cstheme="minorHAnsi"/>
          <w:sz w:val="24"/>
          <w:szCs w:val="24"/>
        </w:rPr>
        <w:t xml:space="preserve"> </w:t>
      </w:r>
      <w:r w:rsidR="007A771D" w:rsidRPr="006C33C2">
        <w:rPr>
          <w:rFonts w:cstheme="minorHAnsi"/>
          <w:sz w:val="24"/>
          <w:szCs w:val="24"/>
        </w:rPr>
        <w:t>poor</w:t>
      </w:r>
      <w:r w:rsidR="005F30E7" w:rsidRPr="006C33C2">
        <w:rPr>
          <w:rFonts w:cstheme="minorHAnsi"/>
          <w:sz w:val="24"/>
          <w:szCs w:val="24"/>
        </w:rPr>
        <w:t xml:space="preserve"> physical </w:t>
      </w:r>
      <w:r w:rsidR="003A4AF4" w:rsidRPr="006C33C2">
        <w:rPr>
          <w:rFonts w:cstheme="minorHAnsi"/>
          <w:sz w:val="24"/>
          <w:szCs w:val="24"/>
        </w:rPr>
        <w:t xml:space="preserve">capability </w:t>
      </w:r>
      <w:r w:rsidR="005F30E7" w:rsidRPr="006C33C2">
        <w:rPr>
          <w:rFonts w:cstheme="minorHAnsi"/>
          <w:sz w:val="24"/>
          <w:szCs w:val="24"/>
        </w:rPr>
        <w:t xml:space="preserve">6 years later. These findings suggest that simple </w:t>
      </w:r>
      <w:r w:rsidR="007F6B27" w:rsidRPr="006C33C2">
        <w:rPr>
          <w:rFonts w:cstheme="minorHAnsi"/>
          <w:sz w:val="24"/>
          <w:szCs w:val="24"/>
        </w:rPr>
        <w:t xml:space="preserve">screening </w:t>
      </w:r>
      <w:r w:rsidR="005F30E7" w:rsidRPr="006C33C2">
        <w:rPr>
          <w:rFonts w:cstheme="minorHAnsi"/>
          <w:sz w:val="24"/>
          <w:szCs w:val="24"/>
        </w:rPr>
        <w:t>questions may be used to identify older individuals who might benefit from targeted support to improve diet and reduce risk of adverse health outcomes subsequently.</w:t>
      </w:r>
    </w:p>
    <w:p w14:paraId="37E0E71D" w14:textId="7F319375" w:rsidR="00FB2CA9" w:rsidRPr="006C33C2" w:rsidRDefault="00E5447F" w:rsidP="00FB2CA9">
      <w:pPr>
        <w:spacing w:afterLines="100" w:after="240" w:line="240" w:lineRule="auto"/>
        <w:jc w:val="both"/>
        <w:rPr>
          <w:rFonts w:cstheme="minorHAnsi"/>
          <w:b/>
          <w:sz w:val="24"/>
          <w:szCs w:val="24"/>
        </w:rPr>
      </w:pPr>
      <w:r w:rsidRPr="006C33C2">
        <w:rPr>
          <w:rFonts w:cstheme="minorHAnsi"/>
          <w:b/>
          <w:sz w:val="24"/>
          <w:szCs w:val="24"/>
        </w:rPr>
        <w:t>Declarations</w:t>
      </w:r>
    </w:p>
    <w:p w14:paraId="7C068151" w14:textId="77777777" w:rsidR="00FB2CA9" w:rsidRPr="006C33C2" w:rsidRDefault="00FB2CA9" w:rsidP="00FB2CA9">
      <w:pPr>
        <w:spacing w:afterLines="100" w:after="240" w:line="360" w:lineRule="auto"/>
        <w:jc w:val="both"/>
        <w:rPr>
          <w:rFonts w:cstheme="minorHAnsi"/>
          <w:i/>
          <w:sz w:val="24"/>
          <w:szCs w:val="24"/>
        </w:rPr>
      </w:pPr>
      <w:r w:rsidRPr="006C33C2">
        <w:rPr>
          <w:rFonts w:cstheme="minorHAnsi"/>
          <w:i/>
          <w:sz w:val="24"/>
          <w:szCs w:val="24"/>
        </w:rPr>
        <w:t>Funding</w:t>
      </w:r>
    </w:p>
    <w:p w14:paraId="157AAFCD" w14:textId="5F704DAC" w:rsidR="00FB2CA9" w:rsidRPr="006C33C2" w:rsidRDefault="00FB2CA9" w:rsidP="00FB2CA9">
      <w:pPr>
        <w:spacing w:afterLines="100" w:after="240" w:line="360" w:lineRule="auto"/>
        <w:jc w:val="both"/>
      </w:pPr>
      <w:r w:rsidRPr="006C33C2">
        <w:rPr>
          <w:rFonts w:cstheme="minorHAnsi"/>
          <w:sz w:val="24"/>
          <w:szCs w:val="24"/>
        </w:rPr>
        <w:t xml:space="preserve">This work was funded by the MRC and Versus Arthritis. Ilse Bloom and Jean Zhang are supported by the BRC, NIHR, Southampton. The funding bodies played no role in </w:t>
      </w:r>
      <w:r w:rsidRPr="006C33C2">
        <w:t>the design of the study or collection, analysis, and interpretation of data or in writing the manuscript.</w:t>
      </w:r>
    </w:p>
    <w:p w14:paraId="2D6F334B" w14:textId="35CCFCE7" w:rsidR="00FB2CA9" w:rsidRPr="006C33C2" w:rsidRDefault="00FB2CA9" w:rsidP="00FB2CA9">
      <w:pPr>
        <w:spacing w:afterLines="100" w:after="240" w:line="360" w:lineRule="auto"/>
        <w:jc w:val="both"/>
        <w:rPr>
          <w:rFonts w:cstheme="minorHAnsi"/>
          <w:i/>
          <w:sz w:val="24"/>
          <w:szCs w:val="24"/>
        </w:rPr>
      </w:pPr>
      <w:r w:rsidRPr="006C33C2">
        <w:rPr>
          <w:rFonts w:cstheme="minorHAnsi"/>
          <w:i/>
          <w:sz w:val="24"/>
          <w:szCs w:val="24"/>
        </w:rPr>
        <w:t>Conflict of interest/Competing interests</w:t>
      </w:r>
    </w:p>
    <w:p w14:paraId="45348062" w14:textId="07753506" w:rsidR="00FB2CA9" w:rsidRPr="006C33C2" w:rsidRDefault="00FB2CA9" w:rsidP="00FB2CA9">
      <w:pPr>
        <w:spacing w:afterLines="100" w:after="240" w:line="360" w:lineRule="auto"/>
        <w:jc w:val="both"/>
        <w:rPr>
          <w:rFonts w:cstheme="minorHAnsi"/>
          <w:sz w:val="24"/>
          <w:szCs w:val="24"/>
        </w:rPr>
      </w:pPr>
      <w:r w:rsidRPr="006C33C2">
        <w:rPr>
          <w:rFonts w:cstheme="minorHAnsi"/>
          <w:sz w:val="24"/>
          <w:szCs w:val="24"/>
        </w:rPr>
        <w:lastRenderedPageBreak/>
        <w:t xml:space="preserve">CC has received lecture fees and honoraria from Amgen, Danone, Eli Lilly, GSK, Kyowa Kirin, Medtronic, Merck, Nestlé, Novartis, Pfizer, Roche, </w:t>
      </w:r>
      <w:proofErr w:type="spellStart"/>
      <w:r w:rsidRPr="006C33C2">
        <w:rPr>
          <w:rFonts w:cstheme="minorHAnsi"/>
          <w:sz w:val="24"/>
          <w:szCs w:val="24"/>
        </w:rPr>
        <w:t>Servier</w:t>
      </w:r>
      <w:proofErr w:type="spellEnd"/>
      <w:r w:rsidRPr="006C33C2">
        <w:rPr>
          <w:rFonts w:cstheme="minorHAnsi"/>
          <w:sz w:val="24"/>
          <w:szCs w:val="24"/>
        </w:rPr>
        <w:t xml:space="preserve">, Shire, Takeda and UCB outside of the submitted work. EMD has received honoraria from UCB, </w:t>
      </w:r>
      <w:proofErr w:type="spellStart"/>
      <w:r w:rsidRPr="006C33C2">
        <w:rPr>
          <w:rFonts w:cstheme="minorHAnsi"/>
          <w:sz w:val="24"/>
          <w:szCs w:val="24"/>
        </w:rPr>
        <w:t>LIlly</w:t>
      </w:r>
      <w:proofErr w:type="spellEnd"/>
      <w:r w:rsidRPr="006C33C2">
        <w:rPr>
          <w:rFonts w:cstheme="minorHAnsi"/>
          <w:sz w:val="24"/>
          <w:szCs w:val="24"/>
        </w:rPr>
        <w:t xml:space="preserve"> and Pfizer. GB, KAJ, JZ, IB, and KAW have no relevant interests to declare.</w:t>
      </w:r>
    </w:p>
    <w:p w14:paraId="4DBEF4F0" w14:textId="77777777" w:rsidR="00FB2CA9" w:rsidRPr="006C33C2" w:rsidRDefault="00384BFB" w:rsidP="00FB2CA9">
      <w:pPr>
        <w:keepNext/>
        <w:spacing w:afterLines="100" w:after="240" w:line="360" w:lineRule="auto"/>
        <w:jc w:val="both"/>
        <w:rPr>
          <w:rFonts w:cstheme="minorHAnsi"/>
          <w:i/>
          <w:sz w:val="24"/>
          <w:szCs w:val="24"/>
        </w:rPr>
      </w:pPr>
      <w:r w:rsidRPr="006C33C2">
        <w:rPr>
          <w:rFonts w:cstheme="minorHAnsi"/>
          <w:i/>
          <w:sz w:val="24"/>
          <w:szCs w:val="24"/>
        </w:rPr>
        <w:t>Ethics approval and consent to participate</w:t>
      </w:r>
    </w:p>
    <w:p w14:paraId="1579660F" w14:textId="40611226" w:rsidR="00FB2CA9" w:rsidRPr="006C33C2" w:rsidRDefault="00E5447F" w:rsidP="00FB2CA9">
      <w:pPr>
        <w:keepNext/>
        <w:spacing w:afterLines="100" w:after="240" w:line="360" w:lineRule="auto"/>
        <w:jc w:val="both"/>
        <w:rPr>
          <w:rFonts w:cstheme="minorHAnsi"/>
          <w:sz w:val="24"/>
          <w:szCs w:val="24"/>
        </w:rPr>
      </w:pPr>
      <w:r w:rsidRPr="006C33C2">
        <w:rPr>
          <w:rFonts w:cstheme="minorHAnsi"/>
          <w:sz w:val="24"/>
          <w:szCs w:val="24"/>
        </w:rPr>
        <w:t>All procedures performed in studies involving human participants were in accordance the 1964 Helsinki declaration and its later amendments or comparable ethical standards. The research ethics committees approved the study: Hertfordshire Research Ethics Committee (10/H0311/59) and East of England, Cambridgeshire and Hertfordshire Research Ethics Committee (13/EE/0215).</w:t>
      </w:r>
      <w:r w:rsidRPr="006C33C2" w:rsidDel="00D6676C">
        <w:rPr>
          <w:rFonts w:cstheme="minorHAnsi"/>
          <w:sz w:val="24"/>
          <w:szCs w:val="24"/>
        </w:rPr>
        <w:t xml:space="preserve"> </w:t>
      </w:r>
    </w:p>
    <w:p w14:paraId="4C799A6C" w14:textId="67020562" w:rsidR="00FB2CA9" w:rsidRPr="006C33C2" w:rsidRDefault="00FB2CA9" w:rsidP="00FB2CA9">
      <w:pPr>
        <w:keepNext/>
        <w:spacing w:afterLines="100" w:after="240" w:line="360" w:lineRule="auto"/>
        <w:jc w:val="both"/>
        <w:rPr>
          <w:rFonts w:cstheme="minorHAnsi"/>
          <w:i/>
          <w:sz w:val="24"/>
          <w:szCs w:val="24"/>
        </w:rPr>
      </w:pPr>
      <w:r w:rsidRPr="006C33C2">
        <w:rPr>
          <w:rFonts w:cstheme="minorHAnsi"/>
          <w:i/>
          <w:sz w:val="24"/>
          <w:szCs w:val="24"/>
        </w:rPr>
        <w:t>Consent to participate</w:t>
      </w:r>
    </w:p>
    <w:p w14:paraId="539568AD" w14:textId="11032A94" w:rsidR="00FB2CA9" w:rsidRPr="006C33C2" w:rsidRDefault="00FB2CA9" w:rsidP="00FB2CA9">
      <w:pPr>
        <w:keepNext/>
        <w:spacing w:afterLines="100" w:after="240" w:line="360" w:lineRule="auto"/>
        <w:jc w:val="both"/>
        <w:rPr>
          <w:rFonts w:cstheme="minorHAnsi"/>
          <w:sz w:val="24"/>
          <w:szCs w:val="24"/>
        </w:rPr>
      </w:pPr>
      <w:r w:rsidRPr="006C33C2">
        <w:rPr>
          <w:rFonts w:cstheme="minorHAnsi"/>
          <w:sz w:val="24"/>
          <w:szCs w:val="24"/>
        </w:rPr>
        <w:t>All participants provided informed consent prior to participation in this study.</w:t>
      </w:r>
    </w:p>
    <w:p w14:paraId="2A16452C" w14:textId="77777777" w:rsidR="00FB2CA9" w:rsidRPr="006C33C2" w:rsidRDefault="00FB2CA9" w:rsidP="00FB2CA9">
      <w:pPr>
        <w:spacing w:line="360" w:lineRule="auto"/>
        <w:jc w:val="both"/>
        <w:rPr>
          <w:rFonts w:cstheme="minorHAnsi"/>
          <w:i/>
          <w:sz w:val="24"/>
          <w:szCs w:val="24"/>
        </w:rPr>
      </w:pPr>
      <w:r w:rsidRPr="006C33C2">
        <w:rPr>
          <w:rFonts w:cstheme="minorHAnsi"/>
          <w:i/>
          <w:sz w:val="24"/>
          <w:szCs w:val="24"/>
        </w:rPr>
        <w:t xml:space="preserve">Consent for publication </w:t>
      </w:r>
    </w:p>
    <w:p w14:paraId="418518D4" w14:textId="6C9F1606" w:rsidR="00FB2CA9" w:rsidRPr="006C33C2" w:rsidRDefault="00FB2CA9" w:rsidP="00FB2CA9">
      <w:pPr>
        <w:spacing w:line="360" w:lineRule="auto"/>
        <w:jc w:val="both"/>
        <w:rPr>
          <w:rFonts w:cstheme="minorHAnsi"/>
          <w:sz w:val="24"/>
          <w:szCs w:val="24"/>
        </w:rPr>
      </w:pPr>
      <w:r w:rsidRPr="006C33C2">
        <w:rPr>
          <w:rFonts w:cstheme="minorHAnsi"/>
          <w:sz w:val="24"/>
          <w:szCs w:val="24"/>
        </w:rPr>
        <w:t>Not applicable</w:t>
      </w:r>
    </w:p>
    <w:p w14:paraId="0A9C358E" w14:textId="5DD37D43" w:rsidR="00FB2CA9" w:rsidRPr="006C33C2" w:rsidRDefault="00FB2CA9" w:rsidP="00FB2CA9">
      <w:pPr>
        <w:spacing w:afterLines="100" w:after="240" w:line="360" w:lineRule="auto"/>
        <w:jc w:val="both"/>
        <w:rPr>
          <w:rFonts w:cstheme="minorHAnsi"/>
          <w:sz w:val="24"/>
          <w:szCs w:val="24"/>
        </w:rPr>
      </w:pPr>
      <w:r w:rsidRPr="006C33C2">
        <w:rPr>
          <w:rFonts w:cstheme="minorHAnsi"/>
          <w:i/>
          <w:sz w:val="24"/>
          <w:szCs w:val="24"/>
        </w:rPr>
        <w:t>Availability of data and materials</w:t>
      </w:r>
    </w:p>
    <w:p w14:paraId="25BF4D86" w14:textId="2E1CC969" w:rsidR="00FB2CA9" w:rsidRPr="006C33C2" w:rsidRDefault="00FB2CA9" w:rsidP="00FB2CA9">
      <w:pPr>
        <w:spacing w:afterLines="100" w:after="240" w:line="360" w:lineRule="auto"/>
        <w:jc w:val="both"/>
      </w:pPr>
      <w:r w:rsidRPr="006C33C2">
        <w:t>The datasets used and/or analysed during the current study are available from the corresponding author on reasonable request.</w:t>
      </w:r>
    </w:p>
    <w:p w14:paraId="216783E8" w14:textId="10B45CBD" w:rsidR="00FB2CA9" w:rsidRPr="006C33C2" w:rsidRDefault="00FB2CA9" w:rsidP="00FB2CA9">
      <w:pPr>
        <w:spacing w:afterLines="100" w:after="240" w:line="360" w:lineRule="auto"/>
        <w:jc w:val="both"/>
        <w:rPr>
          <w:i/>
        </w:rPr>
      </w:pPr>
      <w:r w:rsidRPr="006C33C2">
        <w:rPr>
          <w:i/>
        </w:rPr>
        <w:t>Code availability</w:t>
      </w:r>
    </w:p>
    <w:p w14:paraId="0279BA94" w14:textId="26B74AAE" w:rsidR="00384BFB" w:rsidRPr="006C33C2" w:rsidRDefault="00FB2CA9" w:rsidP="00FB2CA9">
      <w:pPr>
        <w:spacing w:afterLines="100" w:after="240" w:line="360" w:lineRule="auto"/>
        <w:jc w:val="both"/>
      </w:pPr>
      <w:r w:rsidRPr="006C33C2">
        <w:t>Not applicable.</w:t>
      </w:r>
    </w:p>
    <w:p w14:paraId="75BDFE8E" w14:textId="6E7A6D90" w:rsidR="00E5447F" w:rsidRPr="006C33C2" w:rsidRDefault="00E5447F" w:rsidP="002E3890">
      <w:pPr>
        <w:keepNext/>
        <w:keepLines/>
        <w:spacing w:afterLines="100" w:after="240" w:line="360" w:lineRule="auto"/>
        <w:jc w:val="both"/>
        <w:rPr>
          <w:rFonts w:cstheme="minorHAnsi"/>
          <w:i/>
          <w:sz w:val="24"/>
          <w:szCs w:val="24"/>
        </w:rPr>
      </w:pPr>
      <w:r w:rsidRPr="006C33C2">
        <w:rPr>
          <w:rFonts w:cstheme="minorHAnsi"/>
          <w:i/>
          <w:sz w:val="24"/>
          <w:szCs w:val="24"/>
        </w:rPr>
        <w:t>Authors' contributions</w:t>
      </w:r>
    </w:p>
    <w:p w14:paraId="362DAE17" w14:textId="7EF6923A" w:rsidR="00384BFB" w:rsidRPr="006C33C2" w:rsidRDefault="00384BFB" w:rsidP="002E3890">
      <w:pPr>
        <w:spacing w:afterLines="100" w:after="240" w:line="360" w:lineRule="auto"/>
        <w:jc w:val="both"/>
        <w:rPr>
          <w:rFonts w:cstheme="minorHAnsi"/>
          <w:sz w:val="24"/>
          <w:szCs w:val="24"/>
        </w:rPr>
      </w:pPr>
      <w:r w:rsidRPr="006C33C2">
        <w:rPr>
          <w:rFonts w:cstheme="minorHAnsi"/>
          <w:sz w:val="24"/>
          <w:szCs w:val="24"/>
        </w:rPr>
        <w:t xml:space="preserve">GB prepared the first draft of the paper and coordinated all revisions. </w:t>
      </w:r>
      <w:r w:rsidR="00585B48" w:rsidRPr="006C33C2">
        <w:rPr>
          <w:rFonts w:cstheme="minorHAnsi"/>
          <w:sz w:val="24"/>
          <w:szCs w:val="24"/>
        </w:rPr>
        <w:t>CC</w:t>
      </w:r>
      <w:r w:rsidRPr="006C33C2">
        <w:rPr>
          <w:rFonts w:cstheme="minorHAnsi"/>
          <w:sz w:val="24"/>
          <w:szCs w:val="24"/>
        </w:rPr>
        <w:t xml:space="preserve"> is guarantor. </w:t>
      </w:r>
      <w:r w:rsidR="00585B48" w:rsidRPr="006C33C2">
        <w:rPr>
          <w:rFonts w:cstheme="minorHAnsi"/>
          <w:sz w:val="24"/>
          <w:szCs w:val="24"/>
        </w:rPr>
        <w:t>EMD</w:t>
      </w:r>
      <w:r w:rsidR="00256709" w:rsidRPr="006C33C2">
        <w:rPr>
          <w:rFonts w:cstheme="minorHAnsi"/>
          <w:sz w:val="24"/>
          <w:szCs w:val="24"/>
        </w:rPr>
        <w:t xml:space="preserve"> </w:t>
      </w:r>
      <w:r w:rsidRPr="006C33C2">
        <w:rPr>
          <w:rFonts w:cstheme="minorHAnsi"/>
          <w:sz w:val="24"/>
          <w:szCs w:val="24"/>
        </w:rPr>
        <w:t xml:space="preserve">designed the study and oversaw data collection. </w:t>
      </w:r>
      <w:r w:rsidR="00585B48" w:rsidRPr="006C33C2">
        <w:rPr>
          <w:rFonts w:cstheme="minorHAnsi"/>
          <w:sz w:val="24"/>
          <w:szCs w:val="24"/>
        </w:rPr>
        <w:t>KAJ</w:t>
      </w:r>
      <w:r w:rsidRPr="006C33C2">
        <w:rPr>
          <w:rFonts w:cstheme="minorHAnsi"/>
          <w:sz w:val="24"/>
          <w:szCs w:val="24"/>
        </w:rPr>
        <w:t xml:space="preserve"> was responsible for statistical analysis of the data. All authors reviewed the paper critically for intellectual content and approved the final version. </w:t>
      </w:r>
    </w:p>
    <w:p w14:paraId="042AA57A" w14:textId="45DF05F0" w:rsidR="003D0221" w:rsidRPr="006C33C2" w:rsidRDefault="003D0221" w:rsidP="00734816">
      <w:pPr>
        <w:spacing w:after="0" w:line="360" w:lineRule="auto"/>
        <w:jc w:val="both"/>
        <w:rPr>
          <w:rFonts w:cstheme="minorHAnsi"/>
          <w:b/>
          <w:sz w:val="24"/>
          <w:szCs w:val="24"/>
        </w:rPr>
      </w:pPr>
      <w:r w:rsidRPr="006C33C2">
        <w:rPr>
          <w:rFonts w:cstheme="minorHAnsi"/>
          <w:b/>
          <w:sz w:val="24"/>
          <w:szCs w:val="24"/>
        </w:rPr>
        <w:t xml:space="preserve">Acknowledgements </w:t>
      </w:r>
    </w:p>
    <w:p w14:paraId="6E027B00" w14:textId="6B65C69E" w:rsidR="002E3890" w:rsidRDefault="00734816" w:rsidP="00D204CE">
      <w:pPr>
        <w:spacing w:after="0" w:line="360" w:lineRule="auto"/>
        <w:jc w:val="both"/>
        <w:rPr>
          <w:rFonts w:cstheme="minorHAnsi"/>
          <w:sz w:val="24"/>
          <w:szCs w:val="24"/>
        </w:rPr>
      </w:pPr>
      <w:r w:rsidRPr="006C33C2">
        <w:rPr>
          <w:rFonts w:cstheme="minorHAnsi"/>
          <w:sz w:val="24"/>
          <w:szCs w:val="24"/>
        </w:rPr>
        <w:lastRenderedPageBreak/>
        <w:t xml:space="preserve">We are extremely grateful to the Hertfordshire Study Cohort participants who took part in each stage of this research. </w:t>
      </w:r>
    </w:p>
    <w:p w14:paraId="3A818BDE" w14:textId="77777777" w:rsidR="006C33C2" w:rsidRPr="006C33C2" w:rsidRDefault="006C33C2" w:rsidP="00D204CE">
      <w:pPr>
        <w:spacing w:after="0" w:line="360" w:lineRule="auto"/>
        <w:jc w:val="both"/>
        <w:rPr>
          <w:rFonts w:cstheme="minorHAnsi"/>
          <w:sz w:val="24"/>
          <w:szCs w:val="24"/>
        </w:rPr>
      </w:pPr>
    </w:p>
    <w:p w14:paraId="4E504741" w14:textId="706BAE16" w:rsidR="00AA471F" w:rsidRPr="006C33C2" w:rsidRDefault="00A54EB0" w:rsidP="00185BA5">
      <w:pPr>
        <w:spacing w:line="360" w:lineRule="auto"/>
        <w:jc w:val="both"/>
        <w:rPr>
          <w:rFonts w:cstheme="minorHAnsi"/>
          <w:sz w:val="24"/>
          <w:szCs w:val="24"/>
          <w:lang w:val="en-US"/>
        </w:rPr>
      </w:pPr>
      <w:r w:rsidRPr="006C33C2">
        <w:rPr>
          <w:rFonts w:cstheme="minorHAnsi"/>
          <w:b/>
          <w:sz w:val="24"/>
          <w:szCs w:val="24"/>
        </w:rPr>
        <w:t xml:space="preserve">References </w:t>
      </w:r>
    </w:p>
    <w:p w14:paraId="03F22B94" w14:textId="77777777" w:rsidR="00FD187C" w:rsidRPr="006C33C2" w:rsidRDefault="00AA471F" w:rsidP="00FD187C">
      <w:pPr>
        <w:pStyle w:val="EndNoteBibliography"/>
        <w:spacing w:after="0"/>
        <w:ind w:left="720" w:hanging="720"/>
      </w:pPr>
      <w:r w:rsidRPr="006C33C2">
        <w:rPr>
          <w:rFonts w:cstheme="minorHAnsi"/>
          <w:sz w:val="24"/>
          <w:szCs w:val="24"/>
        </w:rPr>
        <w:fldChar w:fldCharType="begin"/>
      </w:r>
      <w:r w:rsidRPr="006C33C2">
        <w:rPr>
          <w:rFonts w:cstheme="minorHAnsi"/>
          <w:sz w:val="24"/>
          <w:szCs w:val="24"/>
        </w:rPr>
        <w:instrText xml:space="preserve"> ADDIN EN.REFLIST </w:instrText>
      </w:r>
      <w:r w:rsidRPr="006C33C2">
        <w:rPr>
          <w:rFonts w:cstheme="minorHAnsi"/>
          <w:sz w:val="24"/>
          <w:szCs w:val="24"/>
        </w:rPr>
        <w:fldChar w:fldCharType="separate"/>
      </w:r>
      <w:r w:rsidR="00FD187C" w:rsidRPr="006C33C2">
        <w:t xml:space="preserve">1. House, J. S., Landis, K. R., &amp; Umberson, D. (1988). Social relationships and health. </w:t>
      </w:r>
      <w:r w:rsidR="00FD187C" w:rsidRPr="006C33C2">
        <w:rPr>
          <w:i/>
        </w:rPr>
        <w:t>Science, 241</w:t>
      </w:r>
      <w:r w:rsidR="00FD187C" w:rsidRPr="006C33C2">
        <w:t>(4865), 540-545, doi:10.1126/science.3399889.</w:t>
      </w:r>
    </w:p>
    <w:p w14:paraId="737F44D5" w14:textId="77777777" w:rsidR="00FD187C" w:rsidRPr="006C33C2" w:rsidRDefault="00FD187C" w:rsidP="00FD187C">
      <w:pPr>
        <w:pStyle w:val="EndNoteBibliography"/>
        <w:spacing w:after="0"/>
        <w:ind w:left="720" w:hanging="720"/>
      </w:pPr>
      <w:r w:rsidRPr="006C33C2">
        <w:t xml:space="preserve">2. Gale, C. R., Westbury, L., &amp; Cooper, C. (2018). Social isolation and loneliness as risk factors for the progression of frailty: the English Longitudinal Study of Ageing. </w:t>
      </w:r>
      <w:r w:rsidRPr="006C33C2">
        <w:rPr>
          <w:i/>
        </w:rPr>
        <w:t>Age Ageing, 47</w:t>
      </w:r>
      <w:r w:rsidRPr="006C33C2">
        <w:t>(3), 392-397, doi:10.1093/ageing/afx188.</w:t>
      </w:r>
    </w:p>
    <w:p w14:paraId="69BC21E6" w14:textId="77777777" w:rsidR="00FD187C" w:rsidRPr="006C33C2" w:rsidRDefault="00FD187C" w:rsidP="00FD187C">
      <w:pPr>
        <w:pStyle w:val="EndNoteBibliography"/>
        <w:spacing w:after="0"/>
        <w:ind w:left="720" w:hanging="720"/>
      </w:pPr>
      <w:r w:rsidRPr="006C33C2">
        <w:t xml:space="preserve">3. Schrempft, S., Jackowska, M., Hamer, M., &amp; Steptoe, A. (2019). Associations between social isolation, loneliness, and objective physical activity in older men and women. </w:t>
      </w:r>
      <w:r w:rsidRPr="006C33C2">
        <w:rPr>
          <w:i/>
        </w:rPr>
        <w:t>BMC Public Health, 19</w:t>
      </w:r>
      <w:r w:rsidRPr="006C33C2">
        <w:t>(1), 74, doi:10.1186/s12889-019-6424-y.</w:t>
      </w:r>
    </w:p>
    <w:p w14:paraId="08DFC779" w14:textId="77777777" w:rsidR="00FD187C" w:rsidRPr="006C33C2" w:rsidRDefault="00FD187C" w:rsidP="00FD187C">
      <w:pPr>
        <w:pStyle w:val="EndNoteBibliography"/>
        <w:spacing w:after="0"/>
        <w:ind w:left="720" w:hanging="720"/>
      </w:pPr>
      <w:r w:rsidRPr="006C33C2">
        <w:t xml:space="preserve">4. Band, R., Ewings, S., Cheetham-Blake, T., Ellis, J., Breheny, K., Vassilev, I., et al. (2019). Study protocol for 'The Project About Loneliness and Social networks (PALS)': a pragmatic, randomised trial comparing a facilitated social network intervention (Genie) with a wait-list control for lonely and socially isolated people. </w:t>
      </w:r>
      <w:r w:rsidRPr="006C33C2">
        <w:rPr>
          <w:i/>
        </w:rPr>
        <w:t>BMJ Open, 9</w:t>
      </w:r>
      <w:r w:rsidRPr="006C33C2">
        <w:t>(8), e028718, doi:10.1136/bmjopen-2018-028718.</w:t>
      </w:r>
    </w:p>
    <w:p w14:paraId="1E826C6D" w14:textId="77777777" w:rsidR="00FD187C" w:rsidRPr="006C33C2" w:rsidRDefault="00FD187C" w:rsidP="00FD187C">
      <w:pPr>
        <w:pStyle w:val="EndNoteBibliography"/>
        <w:spacing w:after="0"/>
        <w:ind w:left="720" w:hanging="720"/>
      </w:pPr>
      <w:r w:rsidRPr="006C33C2">
        <w:t xml:space="preserve">5. Beridze, G., Ayala, A., Ribeiro, O., Fernández-Mayoralas, G., Rodríguez-Blázquez, C., Rodríguez-Rodríguez, V., et al. (2020). Are Loneliness and Social Isolation Associated with Quality of Life in Older Adults? Insights from Northern and Southern Europe. </w:t>
      </w:r>
      <w:r w:rsidRPr="006C33C2">
        <w:rPr>
          <w:i/>
        </w:rPr>
        <w:t>Int J Environ Res Public Health, 17</w:t>
      </w:r>
      <w:r w:rsidRPr="006C33C2">
        <w:t>(22), doi:10.3390/ijerph17228637.</w:t>
      </w:r>
    </w:p>
    <w:p w14:paraId="16B5B456" w14:textId="77777777" w:rsidR="00FD187C" w:rsidRPr="006C33C2" w:rsidRDefault="00FD187C" w:rsidP="00FD187C">
      <w:pPr>
        <w:pStyle w:val="EndNoteBibliography"/>
        <w:spacing w:after="0"/>
        <w:ind w:left="720" w:hanging="720"/>
      </w:pPr>
      <w:r w:rsidRPr="006C33C2">
        <w:t xml:space="preserve">6. de Jong-Gierveld, J. (1987). Developing and testing a model of loneliness. </w:t>
      </w:r>
      <w:r w:rsidRPr="006C33C2">
        <w:rPr>
          <w:i/>
        </w:rPr>
        <w:t>Journal of personality and social psychology, 53</w:t>
      </w:r>
      <w:r w:rsidRPr="006C33C2">
        <w:t>(1), 119-128, doi:10.1037//0022-3514.53.1.119.</w:t>
      </w:r>
    </w:p>
    <w:p w14:paraId="46CC74E0" w14:textId="77777777" w:rsidR="00FD187C" w:rsidRPr="006C33C2" w:rsidRDefault="00FD187C" w:rsidP="00FD187C">
      <w:pPr>
        <w:pStyle w:val="EndNoteBibliography"/>
        <w:spacing w:after="0"/>
        <w:ind w:left="720" w:hanging="720"/>
      </w:pPr>
      <w:r w:rsidRPr="006C33C2">
        <w:t xml:space="preserve">7. Peplau, L. A. (1982). </w:t>
      </w:r>
      <w:r w:rsidRPr="006C33C2">
        <w:rPr>
          <w:i/>
        </w:rPr>
        <w:t>Loneliness: A sourcebook of current theory, research, and therapy</w:t>
      </w:r>
      <w:r w:rsidRPr="006C33C2">
        <w:t xml:space="preserve"> (Vol. 36): John Wiley &amp; Sons Inc.</w:t>
      </w:r>
    </w:p>
    <w:p w14:paraId="70783FBF" w14:textId="5ECBE01A" w:rsidR="00FD187C" w:rsidRPr="006C33C2" w:rsidRDefault="00FD187C" w:rsidP="00FD187C">
      <w:pPr>
        <w:pStyle w:val="EndNoteBibliography"/>
        <w:spacing w:after="0"/>
        <w:ind w:left="720" w:hanging="720"/>
      </w:pPr>
      <w:r w:rsidRPr="006C33C2">
        <w:t xml:space="preserve">8. </w:t>
      </w:r>
      <w:r w:rsidR="00EE35FB" w:rsidRPr="00EE35FB">
        <w:t>Kobayashi, L. C., &amp; Steptoe, A. (2018). Social isolation, loneliness, and health behaviors at older ages: Longitudinal cohort study. A</w:t>
      </w:r>
      <w:r w:rsidR="00EE35FB" w:rsidRPr="00EE35FB">
        <w:rPr>
          <w:i/>
        </w:rPr>
        <w:t>nnals of Behavioral Medicine</w:t>
      </w:r>
      <w:r w:rsidR="00EE35FB" w:rsidRPr="00EE35FB">
        <w:t>, 52(7), 582–593. https://doi.org/10.1093/abm/kax033.</w:t>
      </w:r>
    </w:p>
    <w:p w14:paraId="5DD71193" w14:textId="77777777" w:rsidR="00FD187C" w:rsidRPr="006C33C2" w:rsidRDefault="00FD187C" w:rsidP="00FD187C">
      <w:pPr>
        <w:pStyle w:val="EndNoteBibliography"/>
        <w:spacing w:after="0"/>
        <w:ind w:left="720" w:hanging="720"/>
      </w:pPr>
      <w:r w:rsidRPr="006C33C2">
        <w:t xml:space="preserve">9. Cotterell, N., Buffel, T., &amp; Phillipson, C. (2018). Preventing social isolation in older people. </w:t>
      </w:r>
      <w:r w:rsidRPr="006C33C2">
        <w:rPr>
          <w:i/>
        </w:rPr>
        <w:t>Maturitas, 113</w:t>
      </w:r>
      <w:r w:rsidRPr="006C33C2">
        <w:t>, 80-84, doi:10.1016/j.maturitas.2018.04.014.</w:t>
      </w:r>
    </w:p>
    <w:p w14:paraId="3602EA38" w14:textId="77777777" w:rsidR="00FD187C" w:rsidRPr="006C33C2" w:rsidRDefault="00FD187C" w:rsidP="00FD187C">
      <w:pPr>
        <w:pStyle w:val="EndNoteBibliography"/>
        <w:spacing w:after="0"/>
        <w:ind w:left="720" w:hanging="720"/>
      </w:pPr>
      <w:r w:rsidRPr="006C33C2">
        <w:t xml:space="preserve">10. Holt-Lunstad, J., Smith, T. B., Baker, M., Harris, T., &amp; Stephenson, D. (2015). Loneliness and social isolation as risk factors for mortality: a meta-analytic review. </w:t>
      </w:r>
      <w:r w:rsidRPr="006C33C2">
        <w:rPr>
          <w:i/>
        </w:rPr>
        <w:t>Perspect Psychol Sci, 10</w:t>
      </w:r>
      <w:r w:rsidRPr="006C33C2">
        <w:t>(2), 227-237, doi:10.1177/1745691614568352.</w:t>
      </w:r>
    </w:p>
    <w:p w14:paraId="3ED73390" w14:textId="77777777" w:rsidR="00FD187C" w:rsidRPr="006C33C2" w:rsidRDefault="00FD187C" w:rsidP="00FD187C">
      <w:pPr>
        <w:pStyle w:val="EndNoteBibliography"/>
        <w:spacing w:after="0"/>
        <w:ind w:left="720" w:hanging="720"/>
      </w:pPr>
      <w:r w:rsidRPr="006C33C2">
        <w:t xml:space="preserve">11. Boulos, C., Salameh, P., &amp; Barberger-Gateau, P. (2017). Social isolation and risk for malnutrition among older people. </w:t>
      </w:r>
      <w:r w:rsidRPr="006C33C2">
        <w:rPr>
          <w:i/>
        </w:rPr>
        <w:t>Geriatr Gerontol Int, 17</w:t>
      </w:r>
      <w:r w:rsidRPr="006C33C2">
        <w:t>(2), 286-294, doi:10.1111/ggi.12711.</w:t>
      </w:r>
    </w:p>
    <w:p w14:paraId="076872E1" w14:textId="77777777" w:rsidR="00FD187C" w:rsidRPr="006C33C2" w:rsidRDefault="00FD187C" w:rsidP="00FD187C">
      <w:pPr>
        <w:pStyle w:val="EndNoteBibliography"/>
        <w:spacing w:after="0"/>
        <w:ind w:left="720" w:hanging="720"/>
      </w:pPr>
      <w:r w:rsidRPr="006C33C2">
        <w:t xml:space="preserve">12. Elovainio, M., Hakulinen, C., Pulkki-Raback, L., Virtanen, M., Josefsson, K., Jokela, M., et al. (2017). Contribution of risk factors to excess mortality in isolated and lonely individuals: an analysis of data from the UK Biobank cohort study. </w:t>
      </w:r>
      <w:r w:rsidRPr="006C33C2">
        <w:rPr>
          <w:i/>
        </w:rPr>
        <w:t>Lancet Public Health, 2</w:t>
      </w:r>
      <w:r w:rsidRPr="006C33C2">
        <w:t>(6), e260-e266, doi:10.1016/s2468-2667(17)30075-0.</w:t>
      </w:r>
    </w:p>
    <w:p w14:paraId="1C5585A2" w14:textId="77777777" w:rsidR="00FD187C" w:rsidRPr="006C33C2" w:rsidRDefault="00FD187C" w:rsidP="00FD187C">
      <w:pPr>
        <w:pStyle w:val="EndNoteBibliography"/>
        <w:spacing w:after="0"/>
        <w:ind w:left="720" w:hanging="720"/>
      </w:pPr>
      <w:r w:rsidRPr="006C33C2">
        <w:t xml:space="preserve">13. Hakulinen, C., Pulkki-Raback, L., Virtanen, M., Jokela, M., Kivimaki, M., &amp; Elovainio, M. (2018). Social isolation and loneliness as risk factors for myocardial infarction, stroke and mortality: UK Biobank cohort study of 479 054 men and women. </w:t>
      </w:r>
      <w:r w:rsidRPr="006C33C2">
        <w:rPr>
          <w:i/>
        </w:rPr>
        <w:t>Heart, 104</w:t>
      </w:r>
      <w:r w:rsidRPr="006C33C2">
        <w:t>(18), 1536-1542, doi:10.1136/heartjnl-2017-312663.</w:t>
      </w:r>
    </w:p>
    <w:p w14:paraId="11AFEA8E" w14:textId="77777777" w:rsidR="00FD187C" w:rsidRPr="006C33C2" w:rsidRDefault="00FD187C" w:rsidP="00FD187C">
      <w:pPr>
        <w:pStyle w:val="EndNoteBibliography"/>
        <w:spacing w:after="0"/>
        <w:ind w:left="720" w:hanging="720"/>
      </w:pPr>
      <w:r w:rsidRPr="006C33C2">
        <w:t xml:space="preserve">14. Heikkinen, R. L., &amp; Kauppinen, M. (2004). Depressive symptoms in late life: a 10-year follow-up. </w:t>
      </w:r>
      <w:r w:rsidRPr="006C33C2">
        <w:rPr>
          <w:i/>
        </w:rPr>
        <w:t>Arch Gerontol Geriatr, 38</w:t>
      </w:r>
      <w:r w:rsidRPr="006C33C2">
        <w:t>(3), 239-250, doi:10.1016/j.archger.2003.10.004.</w:t>
      </w:r>
    </w:p>
    <w:p w14:paraId="413EBAAF" w14:textId="77777777" w:rsidR="00FD187C" w:rsidRPr="006C33C2" w:rsidRDefault="00FD187C" w:rsidP="00FD187C">
      <w:pPr>
        <w:pStyle w:val="EndNoteBibliography"/>
        <w:spacing w:after="0"/>
        <w:ind w:left="720" w:hanging="720"/>
      </w:pPr>
      <w:r w:rsidRPr="006C33C2">
        <w:t xml:space="preserve">15. Chen, Y. R., &amp; Schulz, P. J. (2016). The Effect of Information Communication Technology Interventions on Reducing Social Isolation in the Elderly: A Systematic Review. </w:t>
      </w:r>
      <w:r w:rsidRPr="006C33C2">
        <w:rPr>
          <w:i/>
        </w:rPr>
        <w:t>J Med Internet Res, 18</w:t>
      </w:r>
      <w:r w:rsidRPr="006C33C2">
        <w:t>(1), e18, doi:10.2196/jmir.4596.</w:t>
      </w:r>
    </w:p>
    <w:p w14:paraId="32A1B74C" w14:textId="77777777" w:rsidR="00FD187C" w:rsidRPr="006C33C2" w:rsidRDefault="00FD187C" w:rsidP="00FD187C">
      <w:pPr>
        <w:pStyle w:val="EndNoteBibliography"/>
        <w:spacing w:after="0"/>
        <w:ind w:left="720" w:hanging="720"/>
      </w:pPr>
      <w:r w:rsidRPr="006C33C2">
        <w:lastRenderedPageBreak/>
        <w:t xml:space="preserve">16. Courtin, E., &amp; Knapp, M. (2017). Social isolation, loneliness and health in old age: a scoping review. </w:t>
      </w:r>
      <w:r w:rsidRPr="006C33C2">
        <w:rPr>
          <w:i/>
        </w:rPr>
        <w:t>Health Soc Care Community, 25</w:t>
      </w:r>
      <w:r w:rsidRPr="006C33C2">
        <w:t>(3), 799-812, doi:10.1111/hsc.12311.</w:t>
      </w:r>
    </w:p>
    <w:p w14:paraId="5DFFE221" w14:textId="77777777" w:rsidR="00FD187C" w:rsidRPr="006C33C2" w:rsidRDefault="00FD187C" w:rsidP="00FD187C">
      <w:pPr>
        <w:pStyle w:val="EndNoteBibliography"/>
        <w:spacing w:after="0"/>
        <w:ind w:left="720" w:hanging="720"/>
      </w:pPr>
      <w:r w:rsidRPr="006C33C2">
        <w:t xml:space="preserve">17. Edwards, M. H., Dennison, E. M., Aihie Sayer, A., Fielding, R., &amp; Cooper, C. (2015). Osteoporosis and sarcopenia in older age. </w:t>
      </w:r>
      <w:r w:rsidRPr="006C33C2">
        <w:rPr>
          <w:i/>
        </w:rPr>
        <w:t>Bone, 80</w:t>
      </w:r>
      <w:r w:rsidRPr="006C33C2">
        <w:t>, 126-130, doi:10.1016/j.bone.2015.04.016.</w:t>
      </w:r>
    </w:p>
    <w:p w14:paraId="3E554C67" w14:textId="77777777" w:rsidR="00FD187C" w:rsidRPr="006C33C2" w:rsidRDefault="00FD187C" w:rsidP="00FD187C">
      <w:pPr>
        <w:pStyle w:val="EndNoteBibliography"/>
        <w:spacing w:after="0"/>
        <w:ind w:left="720" w:hanging="720"/>
      </w:pPr>
      <w:r w:rsidRPr="006C33C2">
        <w:t xml:space="preserve">18. Merchant, R. A., Liu, S. G., Lim, J. Y., Fu, X., &amp; Chan, Y. H. (2020). Factors associated with social isolation in community-dwelling older adults: a cross-sectional study. </w:t>
      </w:r>
      <w:r w:rsidRPr="006C33C2">
        <w:rPr>
          <w:i/>
        </w:rPr>
        <w:t>Quality of Life Research</w:t>
      </w:r>
      <w:r w:rsidRPr="006C33C2">
        <w:t>, doi:10.1007/s11136-020-02493-7.</w:t>
      </w:r>
    </w:p>
    <w:p w14:paraId="5F2524D7" w14:textId="77777777" w:rsidR="00FD187C" w:rsidRPr="006C33C2" w:rsidRDefault="00FD187C" w:rsidP="00FD187C">
      <w:pPr>
        <w:pStyle w:val="EndNoteBibliography"/>
        <w:spacing w:after="0"/>
        <w:ind w:left="720" w:hanging="720"/>
      </w:pPr>
      <w:r w:rsidRPr="006C33C2">
        <w:t xml:space="preserve">19. Syddall, H., Aihie Sayer, A., Dennison, E., Martin, H., Barker, D., Cooper, C., et al. (2005). Cohort Profile: The Hertfordshire Cohort Study. </w:t>
      </w:r>
      <w:r w:rsidRPr="006C33C2">
        <w:rPr>
          <w:i/>
        </w:rPr>
        <w:t>International Journal of Epidemiology, 34</w:t>
      </w:r>
      <w:r w:rsidRPr="006C33C2">
        <w:t>(6), 1234-1242, doi:10.1093/ije/dyi127.</w:t>
      </w:r>
    </w:p>
    <w:p w14:paraId="296B88B7" w14:textId="77777777" w:rsidR="00FD187C" w:rsidRPr="006C33C2" w:rsidRDefault="00FD187C" w:rsidP="00FD187C">
      <w:pPr>
        <w:pStyle w:val="EndNoteBibliography"/>
        <w:spacing w:after="0"/>
        <w:ind w:left="720" w:hanging="720"/>
      </w:pPr>
      <w:r w:rsidRPr="006C33C2">
        <w:t xml:space="preserve">20. Syddall, H., Simmonds, S., Carter, S., Robinson, S., Dennison, E., Cooper, C., et al. (2019). The Hertfordshire Cohort Study: an overview [version 1; peer review: 3 approved]. </w:t>
      </w:r>
      <w:r w:rsidRPr="006C33C2">
        <w:rPr>
          <w:i/>
        </w:rPr>
        <w:t>F1000Research, 8</w:t>
      </w:r>
      <w:r w:rsidRPr="006C33C2">
        <w:t>(82), doi:10.12688/f1000research.17457.1.</w:t>
      </w:r>
    </w:p>
    <w:p w14:paraId="43E62D6E" w14:textId="77777777" w:rsidR="00FD187C" w:rsidRPr="006C33C2" w:rsidRDefault="00FD187C" w:rsidP="00FD187C">
      <w:pPr>
        <w:pStyle w:val="EndNoteBibliography"/>
        <w:spacing w:after="0"/>
        <w:ind w:left="720" w:hanging="720"/>
      </w:pPr>
      <w:r w:rsidRPr="006C33C2">
        <w:t xml:space="preserve">21. Lubben, J., Blozik, E., Gillmann, G., Iliffe, S., von Renteln Kruse, W., Beck, J. C., et al. (2006). Performance of an abbreviated version of the Lubben Social Network Scale among three European community-dwelling older adult populations. </w:t>
      </w:r>
      <w:r w:rsidRPr="006C33C2">
        <w:rPr>
          <w:i/>
        </w:rPr>
        <w:t>The Gerontologist, 46</w:t>
      </w:r>
      <w:r w:rsidRPr="006C33C2">
        <w:t>(4), 503-513.</w:t>
      </w:r>
    </w:p>
    <w:p w14:paraId="21FF2CFF" w14:textId="77777777" w:rsidR="00FD187C" w:rsidRPr="006C33C2" w:rsidRDefault="00FD187C" w:rsidP="00FD187C">
      <w:pPr>
        <w:pStyle w:val="EndNoteBibliography"/>
        <w:spacing w:after="0"/>
        <w:ind w:left="720" w:hanging="720"/>
      </w:pPr>
      <w:r w:rsidRPr="006C33C2">
        <w:t xml:space="preserve">22. Mars, G. M., Kempen, G. I., Post, M. W., Proot, I. M., Mesters, I., &amp; van Eijk, J. T. (2009). The Maastricht social participation profile: development and clinimetric properties in older adults with a chronic physical illness. </w:t>
      </w:r>
      <w:r w:rsidRPr="006C33C2">
        <w:rPr>
          <w:i/>
        </w:rPr>
        <w:t>Quality of Life Research, 18</w:t>
      </w:r>
      <w:r w:rsidRPr="006C33C2">
        <w:t>(9), 1207.</w:t>
      </w:r>
    </w:p>
    <w:p w14:paraId="71DF95D1" w14:textId="77777777" w:rsidR="00FD187C" w:rsidRPr="006C33C2" w:rsidRDefault="00FD187C" w:rsidP="00FD187C">
      <w:pPr>
        <w:pStyle w:val="EndNoteBibliography"/>
        <w:spacing w:after="0"/>
        <w:ind w:left="720" w:hanging="720"/>
      </w:pPr>
      <w:r w:rsidRPr="006C33C2">
        <w:t xml:space="preserve">23. Chang, Q., Sha, F., Chan, C. H., &amp; Yip, P. S. F. (2018). Validation of an abbreviated version of the Lubben Social Network Scale ("LSNS-6") and its associations with suicidality among older adults in China. </w:t>
      </w:r>
      <w:r w:rsidRPr="006C33C2">
        <w:rPr>
          <w:i/>
        </w:rPr>
        <w:t>PloS one, 13</w:t>
      </w:r>
      <w:r w:rsidRPr="006C33C2">
        <w:t>(8), e0201612, doi:10.1371/journal.pone.0201612.</w:t>
      </w:r>
    </w:p>
    <w:p w14:paraId="6D5C0975" w14:textId="77777777" w:rsidR="00FD187C" w:rsidRPr="006C33C2" w:rsidRDefault="00FD187C" w:rsidP="00FD187C">
      <w:pPr>
        <w:pStyle w:val="EndNoteBibliography"/>
        <w:spacing w:after="0"/>
        <w:ind w:left="720" w:hanging="720"/>
      </w:pPr>
      <w:r w:rsidRPr="006C33C2">
        <w:t xml:space="preserve">24. Myagmarjav, S., Burnette, D., &amp; Goeddeke, F., Jr. (2019). Comparison of the 18-item and 6-item Lubben Social Network Scales with community-dwelling older adults in Mongolia. </w:t>
      </w:r>
      <w:r w:rsidRPr="006C33C2">
        <w:rPr>
          <w:i/>
        </w:rPr>
        <w:t>PloS one, 14</w:t>
      </w:r>
      <w:r w:rsidRPr="006C33C2">
        <w:t>(4), e0215523, doi:10.1371/journal.pone.0215523.</w:t>
      </w:r>
    </w:p>
    <w:p w14:paraId="03D33074" w14:textId="77777777" w:rsidR="00FD187C" w:rsidRPr="006C33C2" w:rsidRDefault="00FD187C" w:rsidP="00FD187C">
      <w:pPr>
        <w:pStyle w:val="EndNoteBibliography"/>
        <w:spacing w:after="0"/>
        <w:ind w:left="720" w:hanging="720"/>
      </w:pPr>
      <w:r w:rsidRPr="006C33C2">
        <w:t xml:space="preserve">25. Schuling, J., de Haan, R., Limburg, M., &amp; Groenier, K. H. (1993). The Frenchay Activities Index. Assessment of functional status in stroke patients. </w:t>
      </w:r>
      <w:r w:rsidRPr="006C33C2">
        <w:rPr>
          <w:i/>
        </w:rPr>
        <w:t>Stroke, 24</w:t>
      </w:r>
      <w:r w:rsidRPr="006C33C2">
        <w:t>(8), 1173-1177, doi:10.1161/01.str.24.8.1173.</w:t>
      </w:r>
    </w:p>
    <w:p w14:paraId="6EE57372" w14:textId="77777777" w:rsidR="00FD187C" w:rsidRPr="0098720F" w:rsidRDefault="00FD187C" w:rsidP="00FD187C">
      <w:pPr>
        <w:pStyle w:val="EndNoteBibliography"/>
        <w:spacing w:after="0"/>
        <w:ind w:left="720" w:hanging="720"/>
        <w:rPr>
          <w:lang w:val="it-IT"/>
        </w:rPr>
      </w:pPr>
      <w:r w:rsidRPr="006C33C2">
        <w:t xml:space="preserve">26. van der Pas, S., Castell, M. V., Cooper, C., Denkinger, M., Dennison, E. M., Edwards, M. H., et al. (2013). European project on osteoarthritis: design of a six-cohort study on the personal and societal burden of osteoarthritis in an older European population. </w:t>
      </w:r>
      <w:r w:rsidRPr="0098720F">
        <w:rPr>
          <w:i/>
          <w:lang w:val="it-IT"/>
        </w:rPr>
        <w:t>BMC Musculoskelet Disord, 14</w:t>
      </w:r>
      <w:r w:rsidRPr="0098720F">
        <w:rPr>
          <w:lang w:val="it-IT"/>
        </w:rPr>
        <w:t>, 138, doi:10.1186/1471-2474-14-138.</w:t>
      </w:r>
    </w:p>
    <w:p w14:paraId="4542DD94" w14:textId="77777777" w:rsidR="00FD187C" w:rsidRPr="006C33C2" w:rsidRDefault="00FD187C" w:rsidP="00FD187C">
      <w:pPr>
        <w:pStyle w:val="EndNoteBibliography"/>
        <w:spacing w:after="0"/>
        <w:ind w:left="720" w:hanging="720"/>
      </w:pPr>
      <w:r w:rsidRPr="0098720F">
        <w:rPr>
          <w:lang w:val="it-IT"/>
        </w:rPr>
        <w:t xml:space="preserve">27. Siviero, P., Veronese, N., Smith, T., Stubbs, B., Limongi, F., Zambon, S., et al. </w:t>
      </w:r>
      <w:r w:rsidRPr="006C33C2">
        <w:t xml:space="preserve">(2020). Association Between Osteoarthritis and Social Isolation: Data From the EPOSA Study. </w:t>
      </w:r>
      <w:r w:rsidRPr="006C33C2">
        <w:rPr>
          <w:i/>
        </w:rPr>
        <w:t>Journal of the American Geriatrics Society, 68</w:t>
      </w:r>
      <w:r w:rsidRPr="006C33C2">
        <w:t>(1), 87-95, doi:10.1111/jgs.16159.</w:t>
      </w:r>
    </w:p>
    <w:p w14:paraId="4CD6DDF8" w14:textId="77777777" w:rsidR="00FD187C" w:rsidRPr="006C33C2" w:rsidRDefault="00FD187C" w:rsidP="00FD187C">
      <w:pPr>
        <w:pStyle w:val="EndNoteBibliography"/>
        <w:spacing w:after="0"/>
        <w:ind w:left="720" w:hanging="720"/>
      </w:pPr>
      <w:r w:rsidRPr="006C33C2">
        <w:t xml:space="preserve">28. Bevilacqua, G., Denison, H. J., Laskou, F., Jameson, K. A., Ward, K. A., Cooper, C., et al. (2020). Self-reported Sleep Quality and Bone Outcomes in Older Adults: Findings from the Hertfordshire Cohort Study. </w:t>
      </w:r>
      <w:r w:rsidRPr="006C33C2">
        <w:rPr>
          <w:i/>
        </w:rPr>
        <w:t>Calcified Tissue International, 106</w:t>
      </w:r>
      <w:r w:rsidRPr="006C33C2">
        <w:t>(5), 455-464, doi:10.1007/s00223-020-00657-8.</w:t>
      </w:r>
    </w:p>
    <w:p w14:paraId="2D217C70" w14:textId="77777777" w:rsidR="00FD187C" w:rsidRPr="006C33C2" w:rsidRDefault="00FD187C" w:rsidP="00FD187C">
      <w:pPr>
        <w:pStyle w:val="EndNoteBibliography"/>
        <w:spacing w:after="0"/>
        <w:ind w:left="720" w:hanging="720"/>
      </w:pPr>
      <w:r w:rsidRPr="006C33C2">
        <w:t xml:space="preserve">29. Shaw, S. C., Parsons, C. M., Fuggle, N. R., Edwards, M. H., Robinson, S. M., Dennison, E. M., et al. (2018). Diet Quality and Bone Measurements Using HRpQCT and pQCT in Older Community-Dwelling Adults from the Hertfordshire Cohort Study. </w:t>
      </w:r>
      <w:r w:rsidRPr="006C33C2">
        <w:rPr>
          <w:i/>
        </w:rPr>
        <w:t>Calcified Tissue International, 103</w:t>
      </w:r>
      <w:r w:rsidRPr="006C33C2">
        <w:t>(5), 494-500, doi:10.1007/s00223-018-0445-x.</w:t>
      </w:r>
    </w:p>
    <w:p w14:paraId="0DAAC36F" w14:textId="77777777" w:rsidR="00FD187C" w:rsidRPr="006C33C2" w:rsidRDefault="00FD187C" w:rsidP="00FD187C">
      <w:pPr>
        <w:pStyle w:val="EndNoteBibliography"/>
        <w:spacing w:after="0"/>
        <w:ind w:left="720" w:hanging="720"/>
      </w:pPr>
      <w:r w:rsidRPr="006C33C2">
        <w:t xml:space="preserve">30. Treacy, D., &amp; Hassett, L. (2018). The Short Physical Performance Battery. </w:t>
      </w:r>
      <w:r w:rsidRPr="006C33C2">
        <w:rPr>
          <w:i/>
        </w:rPr>
        <w:t>J Physiother, 64</w:t>
      </w:r>
      <w:r w:rsidRPr="006C33C2">
        <w:t>(1), 61, doi:10.1016/j.jphys.2017.04.002.</w:t>
      </w:r>
    </w:p>
    <w:p w14:paraId="0769FF1D" w14:textId="77777777" w:rsidR="00FD187C" w:rsidRPr="006C33C2" w:rsidRDefault="00FD187C" w:rsidP="00FD187C">
      <w:pPr>
        <w:pStyle w:val="EndNoteBibliography"/>
        <w:spacing w:after="0"/>
        <w:ind w:left="720" w:hanging="720"/>
      </w:pPr>
      <w:r w:rsidRPr="006C33C2">
        <w:t xml:space="preserve">31. Roberts, H. C., Denison, H. J., Martin, H. J., Patel, H. P., Syddall, H., Cooper, C., et al. (2011). A review of the measurement of grip strength in clinical and epidemiological studies: towards a standardised approach. </w:t>
      </w:r>
      <w:r w:rsidRPr="006C33C2">
        <w:rPr>
          <w:i/>
        </w:rPr>
        <w:t>Age Ageing, 40</w:t>
      </w:r>
      <w:r w:rsidRPr="006C33C2">
        <w:t>(4), 423-429, doi:10.1093/ageing/afr051.</w:t>
      </w:r>
    </w:p>
    <w:p w14:paraId="44722509" w14:textId="77777777" w:rsidR="00FD187C" w:rsidRPr="006C33C2" w:rsidRDefault="00FD187C" w:rsidP="00FD187C">
      <w:pPr>
        <w:pStyle w:val="EndNoteBibliography"/>
        <w:spacing w:after="0"/>
        <w:ind w:left="720" w:hanging="720"/>
      </w:pPr>
      <w:r w:rsidRPr="006C33C2">
        <w:t xml:space="preserve">32. Bellettiere, J., Lamonte, M. J., Unkart, J., Liles, S., Laddu‐Patel, D., Manson, J. E., et al. (2020). Short Physical Performance Battery and Incident Cardiovascular Events Among Older </w:t>
      </w:r>
      <w:r w:rsidRPr="006C33C2">
        <w:lastRenderedPageBreak/>
        <w:t xml:space="preserve">Women. </w:t>
      </w:r>
      <w:r w:rsidRPr="006C33C2">
        <w:rPr>
          <w:i/>
        </w:rPr>
        <w:t>Journal of the American Heart Association, 9</w:t>
      </w:r>
      <w:r w:rsidRPr="006C33C2">
        <w:t>(14), e016845, doi:doi:10.1161/JAHA.120.016845.</w:t>
      </w:r>
    </w:p>
    <w:p w14:paraId="1AA13CCB" w14:textId="77777777" w:rsidR="00FD187C" w:rsidRPr="0098720F" w:rsidRDefault="00FD187C" w:rsidP="00FD187C">
      <w:pPr>
        <w:pStyle w:val="EndNoteBibliography"/>
        <w:spacing w:after="0"/>
        <w:ind w:left="720" w:hanging="720"/>
        <w:rPr>
          <w:lang w:val="it-IT"/>
        </w:rPr>
      </w:pPr>
      <w:r w:rsidRPr="0098720F">
        <w:rPr>
          <w:lang w:val="it-IT"/>
        </w:rPr>
        <w:t xml:space="preserve">33. Gómez, J. F., Curcio, C. L., Alvarado, B., Zunzunegui, M. V., &amp; Guralnik, J. (2013). </w:t>
      </w:r>
      <w:r w:rsidRPr="006C33C2">
        <w:t xml:space="preserve">Validity and reliability of the Short Physical Performance Battery (SPPB): a pilot study on mobility in the Colombian Andes. </w:t>
      </w:r>
      <w:r w:rsidRPr="0098720F">
        <w:rPr>
          <w:i/>
          <w:lang w:val="it-IT"/>
        </w:rPr>
        <w:t>Colomb Med (Cali), 44</w:t>
      </w:r>
      <w:r w:rsidRPr="0098720F">
        <w:rPr>
          <w:lang w:val="it-IT"/>
        </w:rPr>
        <w:t>(3), 165-171.</w:t>
      </w:r>
    </w:p>
    <w:p w14:paraId="74C49644" w14:textId="77777777" w:rsidR="00FD187C" w:rsidRPr="006C33C2" w:rsidRDefault="00FD187C" w:rsidP="00FD187C">
      <w:pPr>
        <w:pStyle w:val="EndNoteBibliography"/>
        <w:spacing w:after="0"/>
        <w:ind w:left="720" w:hanging="720"/>
      </w:pPr>
      <w:r w:rsidRPr="0098720F">
        <w:rPr>
          <w:lang w:val="it-IT"/>
        </w:rPr>
        <w:t xml:space="preserve">34. Freire, A. N., Guerra, R. O., Alvarado, B., Guralnik, J. M., &amp; Zunzunegui, M. V. (2012). </w:t>
      </w:r>
      <w:r w:rsidRPr="006C33C2">
        <w:t xml:space="preserve">Validity and reliability of the short physical performance battery in two diverse older adult populations in Quebec and Brazil. </w:t>
      </w:r>
      <w:r w:rsidRPr="006C33C2">
        <w:rPr>
          <w:i/>
        </w:rPr>
        <w:t>Journal of aging and health, 24</w:t>
      </w:r>
      <w:r w:rsidRPr="006C33C2">
        <w:t>(5), 863-878, doi:10.1177/0898264312438551.</w:t>
      </w:r>
    </w:p>
    <w:p w14:paraId="03084311" w14:textId="77777777" w:rsidR="00FD187C" w:rsidRPr="006C33C2" w:rsidRDefault="00FD187C" w:rsidP="00FD187C">
      <w:pPr>
        <w:pStyle w:val="EndNoteBibliography"/>
        <w:spacing w:after="0"/>
        <w:ind w:left="720" w:hanging="720"/>
      </w:pPr>
      <w:r w:rsidRPr="006C33C2">
        <w:t xml:space="preserve">35. Freiberger, E., de Vreede, P., Schoene, D., Rydwik, E., Mueller, V., Frändin, K., et al. (2012). Performance-based physical function in older community-dwelling persons: a systematic review of instruments. </w:t>
      </w:r>
      <w:r w:rsidRPr="006C33C2">
        <w:rPr>
          <w:i/>
        </w:rPr>
        <w:t>Age Ageing, 41</w:t>
      </w:r>
      <w:r w:rsidRPr="006C33C2">
        <w:t>(6), 712-721, doi:10.1093/ageing/afs099.</w:t>
      </w:r>
    </w:p>
    <w:p w14:paraId="2915B5D0" w14:textId="77777777" w:rsidR="00FD187C" w:rsidRPr="006C33C2" w:rsidRDefault="00FD187C" w:rsidP="00FD187C">
      <w:pPr>
        <w:pStyle w:val="EndNoteBibliography"/>
        <w:spacing w:after="0"/>
        <w:ind w:left="720" w:hanging="720"/>
      </w:pPr>
      <w:r w:rsidRPr="006C33C2">
        <w:t xml:space="preserve">36. Guralnik, J. M., Simonsick, E. M., Ferrucci, L., Glynn, R. J., Berkman, L. F., Blazer, D. G., et al. (1994). A short physical performance battery assessing lower extremity function: association with self-reported disability and prediction of mortality and nursing home admission. </w:t>
      </w:r>
      <w:r w:rsidRPr="006C33C2">
        <w:rPr>
          <w:i/>
        </w:rPr>
        <w:t>J Gerontol, 49</w:t>
      </w:r>
      <w:r w:rsidRPr="006C33C2">
        <w:t>(2), M85-94, doi:10.1093/geronj/49.2.m85.</w:t>
      </w:r>
    </w:p>
    <w:p w14:paraId="24227983" w14:textId="77777777" w:rsidR="00FD187C" w:rsidRPr="006C33C2" w:rsidRDefault="00FD187C" w:rsidP="00FD187C">
      <w:pPr>
        <w:pStyle w:val="EndNoteBibliography"/>
        <w:spacing w:after="0"/>
        <w:ind w:left="720" w:hanging="720"/>
      </w:pPr>
      <w:r w:rsidRPr="006C33C2">
        <w:t xml:space="preserve">37. Zigmond, A. S., &amp; Snaith, R. P. (1983). The hospital anxiety and depression scale. </w:t>
      </w:r>
      <w:r w:rsidRPr="006C33C2">
        <w:rPr>
          <w:i/>
        </w:rPr>
        <w:t>Acta Psychiatr Scand, 67</w:t>
      </w:r>
      <w:r w:rsidRPr="006C33C2">
        <w:t>(6), 361-370, doi:10.1111/j.1600-0447.1983.tb09716.x.</w:t>
      </w:r>
    </w:p>
    <w:p w14:paraId="60797203" w14:textId="77777777" w:rsidR="00FD187C" w:rsidRPr="006C33C2" w:rsidRDefault="00FD187C" w:rsidP="00FD187C">
      <w:pPr>
        <w:pStyle w:val="EndNoteBibliography"/>
        <w:spacing w:after="0"/>
        <w:ind w:left="720" w:hanging="720"/>
      </w:pPr>
      <w:r w:rsidRPr="006C33C2">
        <w:t xml:space="preserve">38. Bjelland, I., Dahl, A. A., Haug, T. T., &amp; Neckelmann, D. (2002). The validity of the Hospital Anxiety and Depression Scale. An updated literature review. </w:t>
      </w:r>
      <w:r w:rsidRPr="006C33C2">
        <w:rPr>
          <w:i/>
        </w:rPr>
        <w:t>J Psychosom Res, 52</w:t>
      </w:r>
      <w:r w:rsidRPr="006C33C2">
        <w:t>(2), 69-77, doi:10.1016/s0022-3999(01)00296-3.</w:t>
      </w:r>
    </w:p>
    <w:p w14:paraId="529F2A9E" w14:textId="77777777" w:rsidR="00FD187C" w:rsidRPr="006C33C2" w:rsidRDefault="00FD187C" w:rsidP="00FD187C">
      <w:pPr>
        <w:pStyle w:val="EndNoteBibliography"/>
        <w:spacing w:after="0"/>
        <w:ind w:left="720" w:hanging="720"/>
      </w:pPr>
      <w:r w:rsidRPr="006C33C2">
        <w:t xml:space="preserve">39. Dallosso, H. M., Morgan, K., Bassey, E. J., Ebrahim, S. B., Fentem, P. H., &amp; Arie, T. H. (1988). Levels of customary physical activity among the old and the very old living at home. </w:t>
      </w:r>
      <w:r w:rsidRPr="006C33C2">
        <w:rPr>
          <w:i/>
        </w:rPr>
        <w:t>J Epidemiol Community Health, 42</w:t>
      </w:r>
      <w:r w:rsidRPr="006C33C2">
        <w:t>(2), 121-127, doi:10.1136/jech.42.2.121.</w:t>
      </w:r>
    </w:p>
    <w:p w14:paraId="1B95BC05" w14:textId="77777777" w:rsidR="00FD187C" w:rsidRPr="006C33C2" w:rsidRDefault="00FD187C" w:rsidP="00FD187C">
      <w:pPr>
        <w:pStyle w:val="EndNoteBibliography"/>
        <w:spacing w:after="0"/>
        <w:ind w:left="720" w:hanging="720"/>
      </w:pPr>
      <w:r w:rsidRPr="006C33C2">
        <w:t xml:space="preserve">40. Robinson, S., Syddall, H., Jameson, K., Batelaan, S., Martin, H., Dennison, E. M., et al. (2009). Current patterns of diet in community-dwelling older men and women: results from the Hertfordshire Cohort Study. </w:t>
      </w:r>
      <w:r w:rsidRPr="006C33C2">
        <w:rPr>
          <w:i/>
        </w:rPr>
        <w:t>Age Ageing, 38</w:t>
      </w:r>
      <w:r w:rsidRPr="006C33C2">
        <w:t>(5), 594-599, doi:10.1093/ageing/afp121.</w:t>
      </w:r>
    </w:p>
    <w:p w14:paraId="5C7282F7" w14:textId="77777777" w:rsidR="00FD187C" w:rsidRPr="006C33C2" w:rsidRDefault="00FD187C" w:rsidP="00FD187C">
      <w:pPr>
        <w:pStyle w:val="EndNoteBibliography"/>
        <w:spacing w:after="0"/>
        <w:ind w:left="720" w:hanging="720"/>
      </w:pPr>
      <w:r w:rsidRPr="006C33C2">
        <w:t xml:space="preserve">41. Robinson, S. M., Jameson, K. A., Bloom, I., Ntani, G., Crozier, S. R., Syddall, H., et al. (2017). Development of a Short Questionnaire to Assess Diet Quality among Older Community-Dwelling Adults. </w:t>
      </w:r>
      <w:r w:rsidRPr="006C33C2">
        <w:rPr>
          <w:i/>
        </w:rPr>
        <w:t>J Nutr Health Aging, 21</w:t>
      </w:r>
      <w:r w:rsidRPr="006C33C2">
        <w:t>(3), 247-253, doi:10.1007/s12603-016-0758-2.</w:t>
      </w:r>
    </w:p>
    <w:p w14:paraId="4E90B57E" w14:textId="77777777" w:rsidR="00FD187C" w:rsidRPr="006C33C2" w:rsidRDefault="00FD187C" w:rsidP="00FD187C">
      <w:pPr>
        <w:pStyle w:val="EndNoteBibliography"/>
        <w:spacing w:after="0"/>
        <w:ind w:left="720" w:hanging="720"/>
      </w:pPr>
      <w:r w:rsidRPr="006C33C2">
        <w:t>42. Landeiro, F., Barrows, P., Nuttall Musson, E., &amp; Gray, A. M. (2017). Reducing social isolation and loneliness in older people: a systematic review protocol.</w:t>
      </w:r>
      <w:r w:rsidRPr="006C33C2">
        <w:rPr>
          <w:i/>
        </w:rPr>
        <w:t xml:space="preserve"> 7</w:t>
      </w:r>
      <w:r w:rsidRPr="006C33C2">
        <w:t>(5), e013778, doi:10.1136/bmjopen-2016-013778.</w:t>
      </w:r>
    </w:p>
    <w:p w14:paraId="0B0C60F1" w14:textId="77777777" w:rsidR="00FD187C" w:rsidRPr="006C33C2" w:rsidRDefault="00FD187C" w:rsidP="00FD187C">
      <w:pPr>
        <w:pStyle w:val="EndNoteBibliography"/>
        <w:spacing w:after="0"/>
        <w:ind w:left="720" w:hanging="720"/>
      </w:pPr>
      <w:r w:rsidRPr="006C33C2">
        <w:t xml:space="preserve">43. Ebeling, P. R., Cicuttini, F., Scott, D., &amp; Jones, G. (2019). Promoting mobility and healthy aging in men: a narrative review. </w:t>
      </w:r>
      <w:r w:rsidRPr="006C33C2">
        <w:rPr>
          <w:i/>
        </w:rPr>
        <w:t>Osteoporos Int, 30</w:t>
      </w:r>
      <w:r w:rsidRPr="006C33C2">
        <w:t>(10), 1911-1922, doi:10.1007/s00198-019-05080-w.</w:t>
      </w:r>
    </w:p>
    <w:p w14:paraId="743FC475" w14:textId="77777777" w:rsidR="00FD187C" w:rsidRPr="006C33C2" w:rsidRDefault="00FD187C" w:rsidP="00FD187C">
      <w:pPr>
        <w:pStyle w:val="EndNoteBibliography"/>
        <w:spacing w:after="0"/>
        <w:ind w:left="720" w:hanging="720"/>
      </w:pPr>
      <w:r w:rsidRPr="006C33C2">
        <w:t xml:space="preserve">44. Enderlin, C., Rooker, J., Ball, S., Hippensteel, D., Alderman, J., Fisher, S. J., et al. (2015). Summary of factors contributing to falls in older adults and nursing implications. </w:t>
      </w:r>
      <w:r w:rsidRPr="006C33C2">
        <w:rPr>
          <w:i/>
        </w:rPr>
        <w:t>Geriatr Nurs, 36</w:t>
      </w:r>
      <w:r w:rsidRPr="006C33C2">
        <w:t>(5), 397-406, doi:10.1016/j.gerinurse.2015.08.006.</w:t>
      </w:r>
    </w:p>
    <w:p w14:paraId="4A646806" w14:textId="77777777" w:rsidR="00FD187C" w:rsidRPr="006C33C2" w:rsidRDefault="00FD187C" w:rsidP="00FD187C">
      <w:pPr>
        <w:pStyle w:val="EndNoteBibliography"/>
        <w:spacing w:after="0"/>
        <w:ind w:left="720" w:hanging="720"/>
      </w:pPr>
      <w:r w:rsidRPr="006C33C2">
        <w:t xml:space="preserve">45. Curtis, E. M., Moon, R. J., Dennison, E. M., Harvey, N. C., &amp; Cooper, C. (2016). Recent advances in the pathogenesis and treatment of osteoporosis. </w:t>
      </w:r>
      <w:r w:rsidRPr="006C33C2">
        <w:rPr>
          <w:i/>
        </w:rPr>
        <w:t>Clin Med (Lond), 16</w:t>
      </w:r>
      <w:r w:rsidRPr="006C33C2">
        <w:t>(4), 360-364, doi:10.7861/clinmedicine.16-4-360.</w:t>
      </w:r>
    </w:p>
    <w:p w14:paraId="5F63C646" w14:textId="77777777" w:rsidR="00FD187C" w:rsidRPr="006C33C2" w:rsidRDefault="00FD187C" w:rsidP="00FD187C">
      <w:pPr>
        <w:pStyle w:val="EndNoteBibliography"/>
        <w:spacing w:after="0"/>
        <w:ind w:left="720" w:hanging="720"/>
      </w:pPr>
      <w:r w:rsidRPr="006C33C2">
        <w:t xml:space="preserve">46. Guralnik, J. M., Ferrucci, L., Simonsick, E. M., Salive, M. E., &amp; Wallace, R. B. (1995). Lower-extremity function in persons over the age of 70 years as a predictor of subsequent disability. </w:t>
      </w:r>
      <w:r w:rsidRPr="006C33C2">
        <w:rPr>
          <w:i/>
        </w:rPr>
        <w:t>N Engl J Med, 332</w:t>
      </w:r>
      <w:r w:rsidRPr="006C33C2">
        <w:t>(9), 556-561, doi:10.1056/nejm199503023320902.</w:t>
      </w:r>
    </w:p>
    <w:p w14:paraId="5387AA59" w14:textId="77777777" w:rsidR="00FD187C" w:rsidRPr="006C33C2" w:rsidRDefault="00FD187C" w:rsidP="00FD187C">
      <w:pPr>
        <w:pStyle w:val="EndNoteBibliography"/>
        <w:spacing w:after="0"/>
        <w:ind w:left="720" w:hanging="720"/>
      </w:pPr>
      <w:r w:rsidRPr="006C33C2">
        <w:t xml:space="preserve">47. Penninx, B. W., Ferrucci, L., Leveille, S. G., Rantanen, T., Pahor, M., &amp; Guralnik, J. M. (2000). Lower extremity performance in nondisabled older persons as a predictor of subsequent hospitalization. </w:t>
      </w:r>
      <w:r w:rsidRPr="006C33C2">
        <w:rPr>
          <w:i/>
        </w:rPr>
        <w:t>J Gerontol A Biol Sci Med Sci, 55</w:t>
      </w:r>
      <w:r w:rsidRPr="006C33C2">
        <w:t>(11), M691-697.</w:t>
      </w:r>
    </w:p>
    <w:p w14:paraId="6B69CBE5" w14:textId="77777777" w:rsidR="00FD187C" w:rsidRPr="006C33C2" w:rsidRDefault="00FD187C" w:rsidP="00FD187C">
      <w:pPr>
        <w:pStyle w:val="EndNoteBibliography"/>
        <w:spacing w:after="0"/>
        <w:ind w:left="720" w:hanging="720"/>
      </w:pPr>
      <w:r w:rsidRPr="006C33C2">
        <w:t xml:space="preserve">48. Quandt, S. A., McDonald, J., Arcury, T. A., Bell, R. A., &amp; Vitolins, M. Z. (2000). Nutritional self-management of elderly widows in rural communities. </w:t>
      </w:r>
      <w:r w:rsidRPr="006C33C2">
        <w:rPr>
          <w:i/>
        </w:rPr>
        <w:t>Gerontologist, 40</w:t>
      </w:r>
      <w:r w:rsidRPr="006C33C2">
        <w:t>(1), 86-96, doi:10.1093/geront/40.1.86.</w:t>
      </w:r>
    </w:p>
    <w:p w14:paraId="14BD12A2" w14:textId="77777777" w:rsidR="00FD187C" w:rsidRPr="006C33C2" w:rsidRDefault="00FD187C" w:rsidP="00FD187C">
      <w:pPr>
        <w:pStyle w:val="EndNoteBibliography"/>
        <w:spacing w:after="0"/>
        <w:ind w:left="720" w:hanging="720"/>
      </w:pPr>
      <w:r w:rsidRPr="006C33C2">
        <w:lastRenderedPageBreak/>
        <w:t xml:space="preserve">49. Sidenvall, B., Nydahl, M., &amp; Fjellström, C. (2000). The meal as a gift—the meaning of cooking among retired women. </w:t>
      </w:r>
      <w:r w:rsidRPr="006C33C2">
        <w:rPr>
          <w:i/>
        </w:rPr>
        <w:t>Journal of applied gerontology, 19</w:t>
      </w:r>
      <w:r w:rsidRPr="006C33C2">
        <w:t>(4), 405-423.</w:t>
      </w:r>
    </w:p>
    <w:p w14:paraId="0202FDC6" w14:textId="77777777" w:rsidR="00FD187C" w:rsidRPr="006C33C2" w:rsidRDefault="00FD187C" w:rsidP="00FD187C">
      <w:pPr>
        <w:pStyle w:val="EndNoteBibliography"/>
        <w:spacing w:after="0"/>
        <w:ind w:left="720" w:hanging="720"/>
      </w:pPr>
      <w:r w:rsidRPr="006C33C2">
        <w:t xml:space="preserve">50. Thoits, P. A. (1983). Multiple identities and psychological well-being: A reformulation and test of the social isolation hypothesis. </w:t>
      </w:r>
      <w:r w:rsidRPr="006C33C2">
        <w:rPr>
          <w:i/>
        </w:rPr>
        <w:t>American sociological review</w:t>
      </w:r>
      <w:r w:rsidRPr="006C33C2">
        <w:t>, 174-187.</w:t>
      </w:r>
    </w:p>
    <w:p w14:paraId="510160D7" w14:textId="77777777" w:rsidR="00FD187C" w:rsidRPr="006C33C2" w:rsidRDefault="00FD187C" w:rsidP="00FD187C">
      <w:pPr>
        <w:pStyle w:val="EndNoteBibliography"/>
        <w:spacing w:after="0"/>
        <w:ind w:left="720" w:hanging="720"/>
      </w:pPr>
      <w:r w:rsidRPr="006C33C2">
        <w:t xml:space="preserve">51. Vesnaver, E., &amp; Keller, H. H. (2011). Social influences and eating behavior in later life: a review. </w:t>
      </w:r>
      <w:r w:rsidRPr="006C33C2">
        <w:rPr>
          <w:i/>
        </w:rPr>
        <w:t>J Nutr Gerontol Geriatr, 30</w:t>
      </w:r>
      <w:r w:rsidRPr="006C33C2">
        <w:t>(1), 2-23, doi:10.1080/01639366.2011.545038.</w:t>
      </w:r>
    </w:p>
    <w:p w14:paraId="6B4F50BB" w14:textId="77777777" w:rsidR="00FD187C" w:rsidRPr="006C33C2" w:rsidRDefault="00FD187C" w:rsidP="00FD187C">
      <w:pPr>
        <w:pStyle w:val="EndNoteBibliography"/>
        <w:spacing w:after="0"/>
        <w:ind w:left="720" w:hanging="720"/>
      </w:pPr>
      <w:r w:rsidRPr="006C33C2">
        <w:t xml:space="preserve">52. Fürst, E. L. o. Cooking and femininity. In  </w:t>
      </w:r>
      <w:r w:rsidRPr="006C33C2">
        <w:rPr>
          <w:i/>
        </w:rPr>
        <w:t>Women's Studies International Forum, 1997</w:t>
      </w:r>
      <w:r w:rsidRPr="006C33C2">
        <w:t xml:space="preserve"> (Vol. 20, pp. 441-449, Vol. 3): Elsevier</w:t>
      </w:r>
    </w:p>
    <w:p w14:paraId="250B104A" w14:textId="77777777" w:rsidR="00FD187C" w:rsidRPr="006C33C2" w:rsidRDefault="00FD187C" w:rsidP="00FD187C">
      <w:pPr>
        <w:pStyle w:val="EndNoteBibliography"/>
        <w:spacing w:after="0"/>
        <w:ind w:left="720" w:hanging="720"/>
      </w:pPr>
      <w:r w:rsidRPr="006C33C2">
        <w:t xml:space="preserve">53. Bloom, I., Edwards, M., Jameson, K. A., Syddall, H. E., Dennison, E., Gale, C. R., et al. (2017). Influences on diet quality in older age: the importance of social factors. </w:t>
      </w:r>
      <w:r w:rsidRPr="006C33C2">
        <w:rPr>
          <w:i/>
        </w:rPr>
        <w:t>Age Ageing, 46</w:t>
      </w:r>
      <w:r w:rsidRPr="006C33C2">
        <w:t>(2), 277-283, doi:10.1093/ageing/afw180.</w:t>
      </w:r>
    </w:p>
    <w:p w14:paraId="48D2AD65" w14:textId="77777777" w:rsidR="00FD187C" w:rsidRPr="006C33C2" w:rsidRDefault="00FD187C" w:rsidP="00FD187C">
      <w:pPr>
        <w:pStyle w:val="EndNoteBibliography"/>
        <w:spacing w:after="0"/>
        <w:ind w:left="720" w:hanging="720"/>
      </w:pPr>
      <w:r w:rsidRPr="006C33C2">
        <w:t xml:space="preserve">54. Ge, L., Yap, C. W., Ong, R., &amp; Heng, B. H. (2017). Social isolation, loneliness and their relationships with depressive symptoms: A population-based study. </w:t>
      </w:r>
      <w:r w:rsidRPr="006C33C2">
        <w:rPr>
          <w:i/>
        </w:rPr>
        <w:t>PloS one, 12</w:t>
      </w:r>
      <w:r w:rsidRPr="006C33C2">
        <w:t>(8), e0182145-e0182145, doi:10.1371/journal.pone.0182145.</w:t>
      </w:r>
    </w:p>
    <w:p w14:paraId="6771A195" w14:textId="77777777" w:rsidR="00FD187C" w:rsidRPr="006C33C2" w:rsidRDefault="00FD187C" w:rsidP="00FD187C">
      <w:pPr>
        <w:pStyle w:val="EndNoteBibliography"/>
        <w:spacing w:after="0"/>
        <w:ind w:left="720" w:hanging="720"/>
      </w:pPr>
      <w:r w:rsidRPr="006C33C2">
        <w:t xml:space="preserve">55. Coyle, C. E., &amp; Dugan, E. (2012). Social isolation, loneliness and health among older adults. </w:t>
      </w:r>
      <w:r w:rsidRPr="006C33C2">
        <w:rPr>
          <w:i/>
        </w:rPr>
        <w:t>J Aging Health, 24</w:t>
      </w:r>
      <w:r w:rsidRPr="006C33C2">
        <w:t>(8), 1346-1363, doi:10.1177/0898264312460275.</w:t>
      </w:r>
    </w:p>
    <w:p w14:paraId="05B6A880" w14:textId="77777777" w:rsidR="00FD187C" w:rsidRPr="006C33C2" w:rsidRDefault="00FD187C" w:rsidP="00FD187C">
      <w:pPr>
        <w:pStyle w:val="EndNoteBibliography"/>
        <w:spacing w:after="0"/>
        <w:ind w:left="720" w:hanging="720"/>
      </w:pPr>
      <w:r w:rsidRPr="006C33C2">
        <w:t xml:space="preserve">56. Luo, Y., Hawkley, L. C., Waite, L. J., &amp; Cacioppo, J. T. (2012). Loneliness, health, and mortality in old age: a national longitudinal study. </w:t>
      </w:r>
      <w:r w:rsidRPr="006C33C2">
        <w:rPr>
          <w:i/>
        </w:rPr>
        <w:t>Soc Sci Med, 74</w:t>
      </w:r>
      <w:r w:rsidRPr="006C33C2">
        <w:t>(6), 907-914, doi:10.1016/j.socscimed.2011.11.028.</w:t>
      </w:r>
    </w:p>
    <w:p w14:paraId="3FEF1559" w14:textId="77777777" w:rsidR="00FD187C" w:rsidRPr="006C33C2" w:rsidRDefault="00FD187C" w:rsidP="00FD187C">
      <w:pPr>
        <w:pStyle w:val="EndNoteBibliography"/>
        <w:spacing w:after="0"/>
        <w:ind w:left="720" w:hanging="720"/>
      </w:pPr>
      <w:r w:rsidRPr="006C33C2">
        <w:t xml:space="preserve">57. Cacioppo, J. T., Hughes, M. E., Waite, L. J., Hawkley, L. C., &amp; Thisted, R. A. (2006). Loneliness as a specific risk factor for depressive symptoms: cross-sectional and longitudinal analyses. </w:t>
      </w:r>
      <w:r w:rsidRPr="006C33C2">
        <w:rPr>
          <w:i/>
        </w:rPr>
        <w:t>Psychol Aging, 21</w:t>
      </w:r>
      <w:r w:rsidRPr="006C33C2">
        <w:t>(1), 140-151, doi:10.1037/0882-7974.21.1.140.</w:t>
      </w:r>
    </w:p>
    <w:p w14:paraId="7388354E" w14:textId="77777777" w:rsidR="00FD187C" w:rsidRPr="006C33C2" w:rsidRDefault="00FD187C" w:rsidP="00FD187C">
      <w:pPr>
        <w:pStyle w:val="EndNoteBibliography"/>
        <w:spacing w:after="0"/>
        <w:ind w:left="720" w:hanging="720"/>
      </w:pPr>
      <w:r w:rsidRPr="006C33C2">
        <w:t xml:space="preserve">58. Theeke, L. A., &amp; Mallow, J. (2013). Loneliness and quality of life in chronically Ill rural older adults: Findings from a pilot study. </w:t>
      </w:r>
      <w:r w:rsidRPr="006C33C2">
        <w:rPr>
          <w:i/>
        </w:rPr>
        <w:t>The American journal of nursing, 113</w:t>
      </w:r>
      <w:r w:rsidRPr="006C33C2">
        <w:t>(9), 28.</w:t>
      </w:r>
    </w:p>
    <w:p w14:paraId="31245381" w14:textId="77777777" w:rsidR="00FD187C" w:rsidRPr="006C33C2" w:rsidRDefault="00FD187C" w:rsidP="00FD187C">
      <w:pPr>
        <w:pStyle w:val="EndNoteBibliography"/>
        <w:spacing w:after="0"/>
        <w:ind w:left="720" w:hanging="720"/>
      </w:pPr>
      <w:r w:rsidRPr="006C33C2">
        <w:t xml:space="preserve">59. Musich, S., Wang, S. S., Hawkins, K., &amp; Yeh, C. S. (2015). Homebound older adults: Prevalence, characteristics, health care utilization and quality of care. </w:t>
      </w:r>
      <w:r w:rsidRPr="006C33C2">
        <w:rPr>
          <w:i/>
        </w:rPr>
        <w:t>Geriatric Nursing, 36</w:t>
      </w:r>
      <w:r w:rsidRPr="006C33C2">
        <w:t>(6), 445-450.</w:t>
      </w:r>
    </w:p>
    <w:p w14:paraId="006DBB35" w14:textId="77777777" w:rsidR="00FD187C" w:rsidRPr="006C33C2" w:rsidRDefault="00FD187C" w:rsidP="00FD187C">
      <w:pPr>
        <w:pStyle w:val="EndNoteBibliography"/>
        <w:spacing w:after="0"/>
        <w:ind w:left="720" w:hanging="720"/>
      </w:pPr>
      <w:r w:rsidRPr="006C33C2">
        <w:t xml:space="preserve">60. Shankar, A., McMunn, A., Banks, J., &amp; Steptoe, A. (2011). Loneliness, social isolation, and behavioral and biological health indicators in older adults. </w:t>
      </w:r>
      <w:r w:rsidRPr="006C33C2">
        <w:rPr>
          <w:i/>
        </w:rPr>
        <w:t>Health Psychol, 30</w:t>
      </w:r>
      <w:r w:rsidRPr="006C33C2">
        <w:t>(4), 377-385, doi:10.1037/a0022826.</w:t>
      </w:r>
    </w:p>
    <w:p w14:paraId="5E79B2A7" w14:textId="77777777" w:rsidR="00FD187C" w:rsidRPr="006C33C2" w:rsidRDefault="00FD187C" w:rsidP="00FD187C">
      <w:pPr>
        <w:pStyle w:val="EndNoteBibliography"/>
        <w:spacing w:after="0"/>
        <w:ind w:left="720" w:hanging="720"/>
      </w:pPr>
      <w:r w:rsidRPr="006C33C2">
        <w:t xml:space="preserve">61. Steptoe, A., Shankar, A., Demakakos, P., &amp; Wardle, J. (2013). Social isolation, loneliness, and all-cause mortality in older men and women. </w:t>
      </w:r>
      <w:r w:rsidRPr="006C33C2">
        <w:rPr>
          <w:i/>
        </w:rPr>
        <w:t>Proc Natl Acad Sci U S A, 110</w:t>
      </w:r>
      <w:r w:rsidRPr="006C33C2">
        <w:t>(15), 5797-5801, doi:10.1073/pnas.1219686110.</w:t>
      </w:r>
    </w:p>
    <w:p w14:paraId="3814CF74" w14:textId="77777777" w:rsidR="00FD187C" w:rsidRPr="006C33C2" w:rsidRDefault="00FD187C" w:rsidP="00FD187C">
      <w:pPr>
        <w:pStyle w:val="EndNoteBibliography"/>
        <w:spacing w:after="0"/>
        <w:ind w:left="720" w:hanging="720"/>
      </w:pPr>
      <w:r w:rsidRPr="006C33C2">
        <w:t xml:space="preserve">62. Hawkley, L. C., &amp; Cacioppo, J. T. (2010). Loneliness matters: a theoretical and empirical review of consequences and mechanisms. </w:t>
      </w:r>
      <w:r w:rsidRPr="006C33C2">
        <w:rPr>
          <w:i/>
        </w:rPr>
        <w:t>Ann Behav Med, 40</w:t>
      </w:r>
      <w:r w:rsidRPr="006C33C2">
        <w:t>(2), 218-227, doi:10.1007/s12160-010-9210-8.</w:t>
      </w:r>
    </w:p>
    <w:p w14:paraId="1345001F" w14:textId="77777777" w:rsidR="00FD187C" w:rsidRPr="006C33C2" w:rsidRDefault="00FD187C" w:rsidP="00FD187C">
      <w:pPr>
        <w:pStyle w:val="EndNoteBibliography"/>
        <w:spacing w:after="0"/>
        <w:ind w:left="720" w:hanging="720"/>
      </w:pPr>
      <w:r w:rsidRPr="006C33C2">
        <w:t xml:space="preserve">63. McWHIRTER, B. T. (1990). Loneliness: A Review of Current Literature, With Implications for Counseling and Research. </w:t>
      </w:r>
      <w:r w:rsidRPr="006C33C2">
        <w:rPr>
          <w:i/>
        </w:rPr>
        <w:t>Journal of Counseling &amp; Development, 68</w:t>
      </w:r>
      <w:r w:rsidRPr="006C33C2">
        <w:t>(4), 417-422, doi:10.1002/j.1556-6676.1990.tb02521.x.</w:t>
      </w:r>
    </w:p>
    <w:p w14:paraId="65A27316" w14:textId="77777777" w:rsidR="00FD187C" w:rsidRPr="006C33C2" w:rsidRDefault="00FD187C" w:rsidP="00FD187C">
      <w:pPr>
        <w:pStyle w:val="EndNoteBibliography"/>
        <w:spacing w:after="0"/>
        <w:ind w:left="720" w:hanging="720"/>
      </w:pPr>
      <w:r w:rsidRPr="006C33C2">
        <w:t xml:space="preserve">64. Dik, V. K., Murphy, N., Siersema, P. D., Fedirko, V., Jenab, M., Kong, S. Y., et al. (2014). Prediagnostic intake of dairy products and dietary calcium and colorectal cancer survival--results from the EPIC cohort study. </w:t>
      </w:r>
      <w:r w:rsidRPr="006C33C2">
        <w:rPr>
          <w:i/>
        </w:rPr>
        <w:t>Cancer Epidemiol Biomarkers Prev, 23</w:t>
      </w:r>
      <w:r w:rsidRPr="006C33C2">
        <w:t>(9), 1813-1823, doi:10.1158/1055-9965.epi-14-0172.</w:t>
      </w:r>
    </w:p>
    <w:p w14:paraId="5D785024" w14:textId="77777777" w:rsidR="00FD187C" w:rsidRPr="006C33C2" w:rsidRDefault="00FD187C" w:rsidP="00FD187C">
      <w:pPr>
        <w:pStyle w:val="EndNoteBibliography"/>
        <w:ind w:left="720" w:hanging="720"/>
      </w:pPr>
      <w:r w:rsidRPr="006C33C2">
        <w:t xml:space="preserve">65. Gray, J., Kim, J., Ciesla, J. R., &amp; Yao, P. (2016). Rasch Analysis of the Lubben Social Network Scale-6 (LSNS-6). </w:t>
      </w:r>
      <w:r w:rsidRPr="006C33C2">
        <w:rPr>
          <w:i/>
        </w:rPr>
        <w:t>J Appl Gerontol, 35</w:t>
      </w:r>
      <w:r w:rsidRPr="006C33C2">
        <w:t>(5), 508-528, doi:10.1177/0733464814560468.</w:t>
      </w:r>
    </w:p>
    <w:p w14:paraId="23052A5A" w14:textId="543E3C1E" w:rsidR="00B91793" w:rsidRPr="003631F4" w:rsidRDefault="00AA471F" w:rsidP="003631F4">
      <w:pPr>
        <w:spacing w:line="360" w:lineRule="auto"/>
        <w:jc w:val="both"/>
        <w:rPr>
          <w:rFonts w:cstheme="minorHAnsi"/>
          <w:sz w:val="24"/>
          <w:szCs w:val="24"/>
          <w:lang w:val="en-US"/>
        </w:rPr>
      </w:pPr>
      <w:r w:rsidRPr="006C33C2">
        <w:rPr>
          <w:rFonts w:cstheme="minorHAnsi"/>
          <w:sz w:val="24"/>
          <w:szCs w:val="24"/>
          <w:lang w:val="en-US"/>
        </w:rPr>
        <w:fldChar w:fldCharType="end"/>
      </w:r>
      <w:r w:rsidR="000B478A" w:rsidRPr="006C33C2">
        <w:rPr>
          <w:rFonts w:cstheme="minorHAnsi"/>
          <w:sz w:val="24"/>
          <w:szCs w:val="24"/>
          <w:lang w:val="en-US"/>
        </w:rPr>
        <w:fldChar w:fldCharType="begin"/>
      </w:r>
      <w:r w:rsidR="000B478A" w:rsidRPr="006C33C2">
        <w:rPr>
          <w:rFonts w:cstheme="minorHAnsi"/>
          <w:sz w:val="24"/>
          <w:szCs w:val="24"/>
          <w:lang w:val="en-US"/>
        </w:rPr>
        <w:instrText xml:space="preserve"> ADDIN </w:instrText>
      </w:r>
      <w:r w:rsidR="000B478A" w:rsidRPr="006C33C2">
        <w:rPr>
          <w:rFonts w:cstheme="minorHAnsi"/>
          <w:sz w:val="24"/>
          <w:szCs w:val="24"/>
          <w:lang w:val="en-US"/>
        </w:rPr>
        <w:fldChar w:fldCharType="end"/>
      </w:r>
    </w:p>
    <w:sectPr w:rsidR="00B91793" w:rsidRPr="003631F4" w:rsidSect="00EF185F">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3ADD1" w14:textId="77777777" w:rsidR="009D6528" w:rsidRDefault="009D6528" w:rsidP="00CE2EA2">
      <w:pPr>
        <w:spacing w:after="0" w:line="240" w:lineRule="auto"/>
      </w:pPr>
      <w:r>
        <w:separator/>
      </w:r>
    </w:p>
  </w:endnote>
  <w:endnote w:type="continuationSeparator" w:id="0">
    <w:p w14:paraId="149B773E" w14:textId="77777777" w:rsidR="009D6528" w:rsidRDefault="009D6528" w:rsidP="00CE2EA2">
      <w:pPr>
        <w:spacing w:after="0" w:line="240" w:lineRule="auto"/>
      </w:pPr>
      <w:r>
        <w:continuationSeparator/>
      </w:r>
    </w:p>
  </w:endnote>
  <w:endnote w:type="continuationNotice" w:id="1">
    <w:p w14:paraId="750DF6A2" w14:textId="77777777" w:rsidR="009D6528" w:rsidRDefault="009D65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9251413"/>
      <w:docPartObj>
        <w:docPartGallery w:val="Page Numbers (Bottom of Page)"/>
        <w:docPartUnique/>
      </w:docPartObj>
    </w:sdtPr>
    <w:sdtEndPr>
      <w:rPr>
        <w:noProof/>
      </w:rPr>
    </w:sdtEndPr>
    <w:sdtContent>
      <w:p w14:paraId="43A68A2D" w14:textId="2032D56C" w:rsidR="00993C0F" w:rsidRDefault="00993C0F">
        <w:pPr>
          <w:pStyle w:val="Footer"/>
          <w:jc w:val="right"/>
        </w:pPr>
        <w:r>
          <w:fldChar w:fldCharType="begin"/>
        </w:r>
        <w:r>
          <w:instrText xml:space="preserve"> PAGE   \* MERGEFORMAT </w:instrText>
        </w:r>
        <w:r>
          <w:fldChar w:fldCharType="separate"/>
        </w:r>
        <w:r w:rsidR="00EE35FB">
          <w:rPr>
            <w:noProof/>
          </w:rPr>
          <w:t>17</w:t>
        </w:r>
        <w:r>
          <w:rPr>
            <w:noProof/>
          </w:rPr>
          <w:fldChar w:fldCharType="end"/>
        </w:r>
      </w:p>
    </w:sdtContent>
  </w:sdt>
  <w:p w14:paraId="331F89B0" w14:textId="77777777" w:rsidR="00993C0F" w:rsidRDefault="00993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438AD" w14:textId="77777777" w:rsidR="009D6528" w:rsidRDefault="009D6528" w:rsidP="00CE2EA2">
      <w:pPr>
        <w:spacing w:after="0" w:line="240" w:lineRule="auto"/>
      </w:pPr>
      <w:r>
        <w:separator/>
      </w:r>
    </w:p>
  </w:footnote>
  <w:footnote w:type="continuationSeparator" w:id="0">
    <w:p w14:paraId="3F18F867" w14:textId="77777777" w:rsidR="009D6528" w:rsidRDefault="009D6528" w:rsidP="00CE2EA2">
      <w:pPr>
        <w:spacing w:after="0" w:line="240" w:lineRule="auto"/>
      </w:pPr>
      <w:r>
        <w:continuationSeparator/>
      </w:r>
    </w:p>
  </w:footnote>
  <w:footnote w:type="continuationNotice" w:id="1">
    <w:p w14:paraId="27C95F74" w14:textId="77777777" w:rsidR="009D6528" w:rsidRDefault="009D6528">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f2sf0vkfdd5ses2e9vfdve0z5p0v0w5952&quot;&gt;Loneliness vs Work&lt;record-ids&gt;&lt;item&gt;2&lt;/item&gt;&lt;item&gt;11&lt;/item&gt;&lt;item&gt;14&lt;/item&gt;&lt;item&gt;34&lt;/item&gt;&lt;item&gt;35&lt;/item&gt;&lt;item&gt;36&lt;/item&gt;&lt;item&gt;67&lt;/item&gt;&lt;item&gt;93&lt;/item&gt;&lt;item&gt;98&lt;/item&gt;&lt;item&gt;102&lt;/item&gt;&lt;item&gt;103&lt;/item&gt;&lt;/record-ids&gt;&lt;/item&gt;&lt;/Libraries&gt;"/>
  </w:docVars>
  <w:rsids>
    <w:rsidRoot w:val="00266678"/>
    <w:rsid w:val="000042DE"/>
    <w:rsid w:val="0000434D"/>
    <w:rsid w:val="000044D6"/>
    <w:rsid w:val="000063EB"/>
    <w:rsid w:val="00006A84"/>
    <w:rsid w:val="00007B37"/>
    <w:rsid w:val="00015063"/>
    <w:rsid w:val="0002146D"/>
    <w:rsid w:val="00021593"/>
    <w:rsid w:val="000244CF"/>
    <w:rsid w:val="0002456A"/>
    <w:rsid w:val="0002629C"/>
    <w:rsid w:val="000267E9"/>
    <w:rsid w:val="000270D1"/>
    <w:rsid w:val="00030425"/>
    <w:rsid w:val="00030B92"/>
    <w:rsid w:val="00044637"/>
    <w:rsid w:val="00054638"/>
    <w:rsid w:val="0005553A"/>
    <w:rsid w:val="00056F01"/>
    <w:rsid w:val="00063BB6"/>
    <w:rsid w:val="000641B4"/>
    <w:rsid w:val="0006455D"/>
    <w:rsid w:val="00064F6A"/>
    <w:rsid w:val="00065068"/>
    <w:rsid w:val="000677A2"/>
    <w:rsid w:val="00070278"/>
    <w:rsid w:val="0007320A"/>
    <w:rsid w:val="000746F7"/>
    <w:rsid w:val="000775A0"/>
    <w:rsid w:val="00081F55"/>
    <w:rsid w:val="00082582"/>
    <w:rsid w:val="00082CEC"/>
    <w:rsid w:val="000914E4"/>
    <w:rsid w:val="00092BED"/>
    <w:rsid w:val="000949C1"/>
    <w:rsid w:val="0009644C"/>
    <w:rsid w:val="00096A9F"/>
    <w:rsid w:val="000A0694"/>
    <w:rsid w:val="000A2ACA"/>
    <w:rsid w:val="000A4470"/>
    <w:rsid w:val="000A56CB"/>
    <w:rsid w:val="000B0B71"/>
    <w:rsid w:val="000B478A"/>
    <w:rsid w:val="000B4AF3"/>
    <w:rsid w:val="000C016A"/>
    <w:rsid w:val="000C2021"/>
    <w:rsid w:val="000C45F9"/>
    <w:rsid w:val="000C52D3"/>
    <w:rsid w:val="000C6FFA"/>
    <w:rsid w:val="000C73E2"/>
    <w:rsid w:val="000D321B"/>
    <w:rsid w:val="000E06A9"/>
    <w:rsid w:val="000E207A"/>
    <w:rsid w:val="000F1841"/>
    <w:rsid w:val="000F518F"/>
    <w:rsid w:val="00100AEF"/>
    <w:rsid w:val="001018FC"/>
    <w:rsid w:val="00103C37"/>
    <w:rsid w:val="0010553B"/>
    <w:rsid w:val="0010762C"/>
    <w:rsid w:val="00107664"/>
    <w:rsid w:val="00111F6F"/>
    <w:rsid w:val="00116836"/>
    <w:rsid w:val="00121021"/>
    <w:rsid w:val="001219ED"/>
    <w:rsid w:val="00121AEC"/>
    <w:rsid w:val="0012554D"/>
    <w:rsid w:val="001351E7"/>
    <w:rsid w:val="00142405"/>
    <w:rsid w:val="001424BE"/>
    <w:rsid w:val="00143FE5"/>
    <w:rsid w:val="00151963"/>
    <w:rsid w:val="00154D88"/>
    <w:rsid w:val="00156D7F"/>
    <w:rsid w:val="0015773E"/>
    <w:rsid w:val="00160722"/>
    <w:rsid w:val="0016286D"/>
    <w:rsid w:val="001633D6"/>
    <w:rsid w:val="00174992"/>
    <w:rsid w:val="0018091E"/>
    <w:rsid w:val="00182B35"/>
    <w:rsid w:val="00185A59"/>
    <w:rsid w:val="00185BA5"/>
    <w:rsid w:val="00192588"/>
    <w:rsid w:val="00195ACF"/>
    <w:rsid w:val="0019631A"/>
    <w:rsid w:val="00196CD1"/>
    <w:rsid w:val="001A591F"/>
    <w:rsid w:val="001A7292"/>
    <w:rsid w:val="001A7CE7"/>
    <w:rsid w:val="001B1E3D"/>
    <w:rsid w:val="001B23BA"/>
    <w:rsid w:val="001B2736"/>
    <w:rsid w:val="001B4AE6"/>
    <w:rsid w:val="001B51C4"/>
    <w:rsid w:val="001B5CC4"/>
    <w:rsid w:val="001C231A"/>
    <w:rsid w:val="001C3EAE"/>
    <w:rsid w:val="001D4835"/>
    <w:rsid w:val="001E01D2"/>
    <w:rsid w:val="001E04C4"/>
    <w:rsid w:val="001E12DD"/>
    <w:rsid w:val="001E7D1A"/>
    <w:rsid w:val="001F1C34"/>
    <w:rsid w:val="001F36E8"/>
    <w:rsid w:val="00201445"/>
    <w:rsid w:val="00201E86"/>
    <w:rsid w:val="00202459"/>
    <w:rsid w:val="00204ED9"/>
    <w:rsid w:val="00205B5E"/>
    <w:rsid w:val="00207C07"/>
    <w:rsid w:val="00211A5F"/>
    <w:rsid w:val="00212499"/>
    <w:rsid w:val="0021500D"/>
    <w:rsid w:val="0021779E"/>
    <w:rsid w:val="00217BC2"/>
    <w:rsid w:val="0022727E"/>
    <w:rsid w:val="00227E08"/>
    <w:rsid w:val="00230001"/>
    <w:rsid w:val="002310D7"/>
    <w:rsid w:val="002312EA"/>
    <w:rsid w:val="00234874"/>
    <w:rsid w:val="00234C04"/>
    <w:rsid w:val="0023692C"/>
    <w:rsid w:val="0024076A"/>
    <w:rsid w:val="00243340"/>
    <w:rsid w:val="00243A7D"/>
    <w:rsid w:val="0024488E"/>
    <w:rsid w:val="002450D2"/>
    <w:rsid w:val="002526A2"/>
    <w:rsid w:val="002554D6"/>
    <w:rsid w:val="00255D06"/>
    <w:rsid w:val="00256709"/>
    <w:rsid w:val="00257E58"/>
    <w:rsid w:val="00261628"/>
    <w:rsid w:val="002628CE"/>
    <w:rsid w:val="002645B8"/>
    <w:rsid w:val="002654B9"/>
    <w:rsid w:val="00266678"/>
    <w:rsid w:val="00270C1D"/>
    <w:rsid w:val="00270FB3"/>
    <w:rsid w:val="00272F21"/>
    <w:rsid w:val="002752CE"/>
    <w:rsid w:val="00282EB1"/>
    <w:rsid w:val="00286770"/>
    <w:rsid w:val="0028699E"/>
    <w:rsid w:val="00287D8A"/>
    <w:rsid w:val="0029083E"/>
    <w:rsid w:val="00293455"/>
    <w:rsid w:val="00293AD5"/>
    <w:rsid w:val="0029430D"/>
    <w:rsid w:val="002B103C"/>
    <w:rsid w:val="002B171E"/>
    <w:rsid w:val="002B6286"/>
    <w:rsid w:val="002C3C69"/>
    <w:rsid w:val="002C4BDB"/>
    <w:rsid w:val="002D19DE"/>
    <w:rsid w:val="002E0157"/>
    <w:rsid w:val="002E1A5C"/>
    <w:rsid w:val="002E2232"/>
    <w:rsid w:val="002E3890"/>
    <w:rsid w:val="002E4347"/>
    <w:rsid w:val="002E45AE"/>
    <w:rsid w:val="002E54E8"/>
    <w:rsid w:val="002E72A9"/>
    <w:rsid w:val="002F17AE"/>
    <w:rsid w:val="002F2D71"/>
    <w:rsid w:val="002F5BD8"/>
    <w:rsid w:val="00301569"/>
    <w:rsid w:val="00311E4E"/>
    <w:rsid w:val="00312C19"/>
    <w:rsid w:val="00312FC9"/>
    <w:rsid w:val="00313F2A"/>
    <w:rsid w:val="003156AF"/>
    <w:rsid w:val="00316427"/>
    <w:rsid w:val="0031688A"/>
    <w:rsid w:val="0031759D"/>
    <w:rsid w:val="003216FA"/>
    <w:rsid w:val="00327662"/>
    <w:rsid w:val="003309F2"/>
    <w:rsid w:val="0033286C"/>
    <w:rsid w:val="00332D77"/>
    <w:rsid w:val="00334925"/>
    <w:rsid w:val="00336335"/>
    <w:rsid w:val="0034246C"/>
    <w:rsid w:val="00342EB4"/>
    <w:rsid w:val="00346A49"/>
    <w:rsid w:val="00346B42"/>
    <w:rsid w:val="003522D2"/>
    <w:rsid w:val="00356D14"/>
    <w:rsid w:val="003631F4"/>
    <w:rsid w:val="00363A37"/>
    <w:rsid w:val="00366F77"/>
    <w:rsid w:val="00367C8D"/>
    <w:rsid w:val="003728A2"/>
    <w:rsid w:val="00373783"/>
    <w:rsid w:val="003747FD"/>
    <w:rsid w:val="00375D19"/>
    <w:rsid w:val="00377E23"/>
    <w:rsid w:val="003801CB"/>
    <w:rsid w:val="003807E5"/>
    <w:rsid w:val="003812D7"/>
    <w:rsid w:val="003821D8"/>
    <w:rsid w:val="00383237"/>
    <w:rsid w:val="00384BFB"/>
    <w:rsid w:val="003941F9"/>
    <w:rsid w:val="00395C8A"/>
    <w:rsid w:val="003A2B06"/>
    <w:rsid w:val="003A3D30"/>
    <w:rsid w:val="003A4AF4"/>
    <w:rsid w:val="003A7352"/>
    <w:rsid w:val="003A7410"/>
    <w:rsid w:val="003B4496"/>
    <w:rsid w:val="003B6804"/>
    <w:rsid w:val="003C4836"/>
    <w:rsid w:val="003C799F"/>
    <w:rsid w:val="003D0221"/>
    <w:rsid w:val="003D5C95"/>
    <w:rsid w:val="003D6526"/>
    <w:rsid w:val="003E4EAA"/>
    <w:rsid w:val="003E53C2"/>
    <w:rsid w:val="003E58CA"/>
    <w:rsid w:val="003E6B8C"/>
    <w:rsid w:val="003F06C9"/>
    <w:rsid w:val="003F121E"/>
    <w:rsid w:val="003F128C"/>
    <w:rsid w:val="003F5362"/>
    <w:rsid w:val="003F56CE"/>
    <w:rsid w:val="00402E5A"/>
    <w:rsid w:val="004057E4"/>
    <w:rsid w:val="00405B75"/>
    <w:rsid w:val="00405DB0"/>
    <w:rsid w:val="0040793D"/>
    <w:rsid w:val="0041009C"/>
    <w:rsid w:val="00410B34"/>
    <w:rsid w:val="004226FC"/>
    <w:rsid w:val="00423459"/>
    <w:rsid w:val="00425399"/>
    <w:rsid w:val="004265B2"/>
    <w:rsid w:val="00427FD3"/>
    <w:rsid w:val="00432978"/>
    <w:rsid w:val="00434458"/>
    <w:rsid w:val="00436982"/>
    <w:rsid w:val="004370DD"/>
    <w:rsid w:val="00440BBE"/>
    <w:rsid w:val="00440D99"/>
    <w:rsid w:val="00441DD3"/>
    <w:rsid w:val="004421D4"/>
    <w:rsid w:val="00442BA8"/>
    <w:rsid w:val="00443F89"/>
    <w:rsid w:val="004514AD"/>
    <w:rsid w:val="004538AF"/>
    <w:rsid w:val="00453AA5"/>
    <w:rsid w:val="00453E5C"/>
    <w:rsid w:val="004545EC"/>
    <w:rsid w:val="00460EA0"/>
    <w:rsid w:val="00460FF4"/>
    <w:rsid w:val="0046113E"/>
    <w:rsid w:val="004615C4"/>
    <w:rsid w:val="00461FD7"/>
    <w:rsid w:val="00462CF2"/>
    <w:rsid w:val="004638D5"/>
    <w:rsid w:val="004649B1"/>
    <w:rsid w:val="00465F85"/>
    <w:rsid w:val="00467CA9"/>
    <w:rsid w:val="0047034F"/>
    <w:rsid w:val="00470CC4"/>
    <w:rsid w:val="00471F0B"/>
    <w:rsid w:val="00473522"/>
    <w:rsid w:val="0048454C"/>
    <w:rsid w:val="00484627"/>
    <w:rsid w:val="004860A0"/>
    <w:rsid w:val="00493068"/>
    <w:rsid w:val="0049308A"/>
    <w:rsid w:val="00495F5E"/>
    <w:rsid w:val="004A0D26"/>
    <w:rsid w:val="004A744A"/>
    <w:rsid w:val="004B0551"/>
    <w:rsid w:val="004B1CA2"/>
    <w:rsid w:val="004B2173"/>
    <w:rsid w:val="004B44AD"/>
    <w:rsid w:val="004B4F3E"/>
    <w:rsid w:val="004C0CAA"/>
    <w:rsid w:val="004C4B1E"/>
    <w:rsid w:val="004C6B04"/>
    <w:rsid w:val="004C6CE3"/>
    <w:rsid w:val="004D062E"/>
    <w:rsid w:val="004D30D7"/>
    <w:rsid w:val="004D384A"/>
    <w:rsid w:val="004D473D"/>
    <w:rsid w:val="004D6986"/>
    <w:rsid w:val="004D7863"/>
    <w:rsid w:val="004E3180"/>
    <w:rsid w:val="004E390D"/>
    <w:rsid w:val="004E3BA5"/>
    <w:rsid w:val="004E40B4"/>
    <w:rsid w:val="004E52F7"/>
    <w:rsid w:val="004E6CCA"/>
    <w:rsid w:val="004F43CE"/>
    <w:rsid w:val="004F4D9A"/>
    <w:rsid w:val="004F4FC3"/>
    <w:rsid w:val="004F562F"/>
    <w:rsid w:val="005043DC"/>
    <w:rsid w:val="005144B9"/>
    <w:rsid w:val="00515493"/>
    <w:rsid w:val="00524AE4"/>
    <w:rsid w:val="00530909"/>
    <w:rsid w:val="0053110D"/>
    <w:rsid w:val="005347AE"/>
    <w:rsid w:val="00542794"/>
    <w:rsid w:val="00544588"/>
    <w:rsid w:val="00544EF9"/>
    <w:rsid w:val="00547476"/>
    <w:rsid w:val="00550CA9"/>
    <w:rsid w:val="005532FE"/>
    <w:rsid w:val="005655F5"/>
    <w:rsid w:val="00565BDF"/>
    <w:rsid w:val="005667C4"/>
    <w:rsid w:val="00566987"/>
    <w:rsid w:val="00570CC8"/>
    <w:rsid w:val="00571568"/>
    <w:rsid w:val="005746E9"/>
    <w:rsid w:val="005778A7"/>
    <w:rsid w:val="00581A54"/>
    <w:rsid w:val="00583AF6"/>
    <w:rsid w:val="00584264"/>
    <w:rsid w:val="005855C5"/>
    <w:rsid w:val="00585B48"/>
    <w:rsid w:val="00590040"/>
    <w:rsid w:val="00590DD3"/>
    <w:rsid w:val="005A25F3"/>
    <w:rsid w:val="005A25FA"/>
    <w:rsid w:val="005A486E"/>
    <w:rsid w:val="005A4C38"/>
    <w:rsid w:val="005A5F25"/>
    <w:rsid w:val="005A6F1C"/>
    <w:rsid w:val="005A7E10"/>
    <w:rsid w:val="005B0161"/>
    <w:rsid w:val="005B0229"/>
    <w:rsid w:val="005B1224"/>
    <w:rsid w:val="005B462B"/>
    <w:rsid w:val="005B4BF1"/>
    <w:rsid w:val="005B7349"/>
    <w:rsid w:val="005C0BB1"/>
    <w:rsid w:val="005C185E"/>
    <w:rsid w:val="005C1A12"/>
    <w:rsid w:val="005C3630"/>
    <w:rsid w:val="005C4046"/>
    <w:rsid w:val="005C5D90"/>
    <w:rsid w:val="005C6A1E"/>
    <w:rsid w:val="005D0637"/>
    <w:rsid w:val="005D5AE0"/>
    <w:rsid w:val="005E1579"/>
    <w:rsid w:val="005E20C0"/>
    <w:rsid w:val="005E3C5D"/>
    <w:rsid w:val="005E3EA2"/>
    <w:rsid w:val="005E4840"/>
    <w:rsid w:val="005F1D22"/>
    <w:rsid w:val="005F30E7"/>
    <w:rsid w:val="005F6064"/>
    <w:rsid w:val="005F72A2"/>
    <w:rsid w:val="00600CE1"/>
    <w:rsid w:val="006027E6"/>
    <w:rsid w:val="006102CC"/>
    <w:rsid w:val="006108EB"/>
    <w:rsid w:val="00610E68"/>
    <w:rsid w:val="00614DCA"/>
    <w:rsid w:val="00615F65"/>
    <w:rsid w:val="00616D02"/>
    <w:rsid w:val="00620695"/>
    <w:rsid w:val="00621B69"/>
    <w:rsid w:val="00623C54"/>
    <w:rsid w:val="00624673"/>
    <w:rsid w:val="006259F8"/>
    <w:rsid w:val="00631A04"/>
    <w:rsid w:val="00637B93"/>
    <w:rsid w:val="0064398E"/>
    <w:rsid w:val="00644A73"/>
    <w:rsid w:val="00644E5E"/>
    <w:rsid w:val="00651285"/>
    <w:rsid w:val="00653272"/>
    <w:rsid w:val="00653C58"/>
    <w:rsid w:val="00654919"/>
    <w:rsid w:val="00655DC3"/>
    <w:rsid w:val="00655F9A"/>
    <w:rsid w:val="0065672A"/>
    <w:rsid w:val="00663B3F"/>
    <w:rsid w:val="00674D60"/>
    <w:rsid w:val="00676372"/>
    <w:rsid w:val="00676591"/>
    <w:rsid w:val="006770E2"/>
    <w:rsid w:val="006807E3"/>
    <w:rsid w:val="00680EF6"/>
    <w:rsid w:val="00684305"/>
    <w:rsid w:val="00692FD4"/>
    <w:rsid w:val="00696157"/>
    <w:rsid w:val="006964D3"/>
    <w:rsid w:val="006A2F7E"/>
    <w:rsid w:val="006A402B"/>
    <w:rsid w:val="006A526A"/>
    <w:rsid w:val="006A6053"/>
    <w:rsid w:val="006B28DF"/>
    <w:rsid w:val="006B43CC"/>
    <w:rsid w:val="006B4F9B"/>
    <w:rsid w:val="006B7777"/>
    <w:rsid w:val="006C33C2"/>
    <w:rsid w:val="006D0F78"/>
    <w:rsid w:val="006D257F"/>
    <w:rsid w:val="006D2672"/>
    <w:rsid w:val="006D3BEA"/>
    <w:rsid w:val="006E2B7F"/>
    <w:rsid w:val="006E5621"/>
    <w:rsid w:val="006E715B"/>
    <w:rsid w:val="006F2EE0"/>
    <w:rsid w:val="006F388C"/>
    <w:rsid w:val="006F526D"/>
    <w:rsid w:val="00700122"/>
    <w:rsid w:val="0070031B"/>
    <w:rsid w:val="007004B5"/>
    <w:rsid w:val="00700D6D"/>
    <w:rsid w:val="00701B93"/>
    <w:rsid w:val="007032E9"/>
    <w:rsid w:val="007047CC"/>
    <w:rsid w:val="0070489F"/>
    <w:rsid w:val="0070628B"/>
    <w:rsid w:val="00706A24"/>
    <w:rsid w:val="00706CFC"/>
    <w:rsid w:val="007073A6"/>
    <w:rsid w:val="007112EE"/>
    <w:rsid w:val="0071561A"/>
    <w:rsid w:val="007171F7"/>
    <w:rsid w:val="00732EAF"/>
    <w:rsid w:val="00734816"/>
    <w:rsid w:val="00735B78"/>
    <w:rsid w:val="00737B72"/>
    <w:rsid w:val="00742490"/>
    <w:rsid w:val="00744B78"/>
    <w:rsid w:val="00750196"/>
    <w:rsid w:val="0075268C"/>
    <w:rsid w:val="00753997"/>
    <w:rsid w:val="007547D1"/>
    <w:rsid w:val="00755BE0"/>
    <w:rsid w:val="00756A20"/>
    <w:rsid w:val="00757D48"/>
    <w:rsid w:val="00760AB6"/>
    <w:rsid w:val="0076383F"/>
    <w:rsid w:val="00764970"/>
    <w:rsid w:val="00771DCF"/>
    <w:rsid w:val="00772484"/>
    <w:rsid w:val="0077281A"/>
    <w:rsid w:val="00776A92"/>
    <w:rsid w:val="00776D2A"/>
    <w:rsid w:val="00783299"/>
    <w:rsid w:val="0078497D"/>
    <w:rsid w:val="00785125"/>
    <w:rsid w:val="007867EB"/>
    <w:rsid w:val="00791C52"/>
    <w:rsid w:val="00792821"/>
    <w:rsid w:val="007939E5"/>
    <w:rsid w:val="00795F07"/>
    <w:rsid w:val="0079761C"/>
    <w:rsid w:val="007A02A1"/>
    <w:rsid w:val="007A5DD3"/>
    <w:rsid w:val="007A6D65"/>
    <w:rsid w:val="007A771D"/>
    <w:rsid w:val="007B328D"/>
    <w:rsid w:val="007B6506"/>
    <w:rsid w:val="007B6D9B"/>
    <w:rsid w:val="007C40D3"/>
    <w:rsid w:val="007C4127"/>
    <w:rsid w:val="007D01C7"/>
    <w:rsid w:val="007D0B96"/>
    <w:rsid w:val="007D10F1"/>
    <w:rsid w:val="007D28BE"/>
    <w:rsid w:val="007D2C0B"/>
    <w:rsid w:val="007D67DA"/>
    <w:rsid w:val="007E1005"/>
    <w:rsid w:val="007E23CD"/>
    <w:rsid w:val="007E50A1"/>
    <w:rsid w:val="007F0F0C"/>
    <w:rsid w:val="007F4AFD"/>
    <w:rsid w:val="007F5124"/>
    <w:rsid w:val="007F5841"/>
    <w:rsid w:val="007F6327"/>
    <w:rsid w:val="007F6B27"/>
    <w:rsid w:val="00802621"/>
    <w:rsid w:val="0080461E"/>
    <w:rsid w:val="00814E85"/>
    <w:rsid w:val="0082047F"/>
    <w:rsid w:val="00823B77"/>
    <w:rsid w:val="008264B4"/>
    <w:rsid w:val="00832C82"/>
    <w:rsid w:val="00837ED2"/>
    <w:rsid w:val="00842C39"/>
    <w:rsid w:val="00844510"/>
    <w:rsid w:val="00845CA5"/>
    <w:rsid w:val="00845EE2"/>
    <w:rsid w:val="00846502"/>
    <w:rsid w:val="00846CC9"/>
    <w:rsid w:val="00850C5B"/>
    <w:rsid w:val="0085125F"/>
    <w:rsid w:val="0085169F"/>
    <w:rsid w:val="00851DC0"/>
    <w:rsid w:val="00855EC3"/>
    <w:rsid w:val="00860B4A"/>
    <w:rsid w:val="008611E4"/>
    <w:rsid w:val="00863D43"/>
    <w:rsid w:val="008718C7"/>
    <w:rsid w:val="00871921"/>
    <w:rsid w:val="008732EF"/>
    <w:rsid w:val="008736A5"/>
    <w:rsid w:val="00875425"/>
    <w:rsid w:val="00875A62"/>
    <w:rsid w:val="00885349"/>
    <w:rsid w:val="00890559"/>
    <w:rsid w:val="00890DF9"/>
    <w:rsid w:val="00893C67"/>
    <w:rsid w:val="00893D8A"/>
    <w:rsid w:val="00894EF5"/>
    <w:rsid w:val="0089684B"/>
    <w:rsid w:val="008A1A67"/>
    <w:rsid w:val="008A209E"/>
    <w:rsid w:val="008A55A8"/>
    <w:rsid w:val="008B0163"/>
    <w:rsid w:val="008B14A6"/>
    <w:rsid w:val="008B1EFA"/>
    <w:rsid w:val="008B57E1"/>
    <w:rsid w:val="008C2155"/>
    <w:rsid w:val="008C2297"/>
    <w:rsid w:val="008C3A7B"/>
    <w:rsid w:val="008C46EE"/>
    <w:rsid w:val="008C47DD"/>
    <w:rsid w:val="008C78A6"/>
    <w:rsid w:val="008D0609"/>
    <w:rsid w:val="008E146A"/>
    <w:rsid w:val="008E4344"/>
    <w:rsid w:val="008E46CA"/>
    <w:rsid w:val="008E566E"/>
    <w:rsid w:val="008E5BE4"/>
    <w:rsid w:val="008E758D"/>
    <w:rsid w:val="008F1553"/>
    <w:rsid w:val="008F261F"/>
    <w:rsid w:val="008F611F"/>
    <w:rsid w:val="008F723A"/>
    <w:rsid w:val="008F7F22"/>
    <w:rsid w:val="00904F10"/>
    <w:rsid w:val="00905F4C"/>
    <w:rsid w:val="00906999"/>
    <w:rsid w:val="00906FE7"/>
    <w:rsid w:val="009073E5"/>
    <w:rsid w:val="00907B06"/>
    <w:rsid w:val="009100F7"/>
    <w:rsid w:val="009111FD"/>
    <w:rsid w:val="00913C72"/>
    <w:rsid w:val="009149FF"/>
    <w:rsid w:val="009160F4"/>
    <w:rsid w:val="009173FA"/>
    <w:rsid w:val="00923445"/>
    <w:rsid w:val="00930C95"/>
    <w:rsid w:val="0093260F"/>
    <w:rsid w:val="009331E6"/>
    <w:rsid w:val="009343CE"/>
    <w:rsid w:val="009365B3"/>
    <w:rsid w:val="00936A27"/>
    <w:rsid w:val="00941E62"/>
    <w:rsid w:val="00942960"/>
    <w:rsid w:val="00945760"/>
    <w:rsid w:val="00952F1C"/>
    <w:rsid w:val="00953155"/>
    <w:rsid w:val="00960EFC"/>
    <w:rsid w:val="00962612"/>
    <w:rsid w:val="009628A9"/>
    <w:rsid w:val="009636EC"/>
    <w:rsid w:val="00963DBC"/>
    <w:rsid w:val="009677C2"/>
    <w:rsid w:val="009717FB"/>
    <w:rsid w:val="00976AB6"/>
    <w:rsid w:val="00977854"/>
    <w:rsid w:val="0098720F"/>
    <w:rsid w:val="00990859"/>
    <w:rsid w:val="00993C0F"/>
    <w:rsid w:val="009A12B0"/>
    <w:rsid w:val="009A6ACD"/>
    <w:rsid w:val="009B03F0"/>
    <w:rsid w:val="009B084A"/>
    <w:rsid w:val="009B0A1C"/>
    <w:rsid w:val="009B332D"/>
    <w:rsid w:val="009B3975"/>
    <w:rsid w:val="009B4BE1"/>
    <w:rsid w:val="009B5315"/>
    <w:rsid w:val="009B5349"/>
    <w:rsid w:val="009B5653"/>
    <w:rsid w:val="009C32C3"/>
    <w:rsid w:val="009D0237"/>
    <w:rsid w:val="009D39C7"/>
    <w:rsid w:val="009D432C"/>
    <w:rsid w:val="009D6528"/>
    <w:rsid w:val="009E1678"/>
    <w:rsid w:val="009E30D9"/>
    <w:rsid w:val="009F18C6"/>
    <w:rsid w:val="009F1C11"/>
    <w:rsid w:val="009F560C"/>
    <w:rsid w:val="009F7A15"/>
    <w:rsid w:val="009F7CE4"/>
    <w:rsid w:val="00A007C3"/>
    <w:rsid w:val="00A010CD"/>
    <w:rsid w:val="00A03AB5"/>
    <w:rsid w:val="00A04BB0"/>
    <w:rsid w:val="00A10BA6"/>
    <w:rsid w:val="00A11DD7"/>
    <w:rsid w:val="00A12E90"/>
    <w:rsid w:val="00A14272"/>
    <w:rsid w:val="00A20FB5"/>
    <w:rsid w:val="00A21267"/>
    <w:rsid w:val="00A24970"/>
    <w:rsid w:val="00A26100"/>
    <w:rsid w:val="00A278EF"/>
    <w:rsid w:val="00A3689C"/>
    <w:rsid w:val="00A37361"/>
    <w:rsid w:val="00A425C0"/>
    <w:rsid w:val="00A4613B"/>
    <w:rsid w:val="00A474DD"/>
    <w:rsid w:val="00A517FA"/>
    <w:rsid w:val="00A54EB0"/>
    <w:rsid w:val="00A54F18"/>
    <w:rsid w:val="00A56FB5"/>
    <w:rsid w:val="00A60743"/>
    <w:rsid w:val="00A6092E"/>
    <w:rsid w:val="00A62F8A"/>
    <w:rsid w:val="00A6304F"/>
    <w:rsid w:val="00A65E42"/>
    <w:rsid w:val="00A72E23"/>
    <w:rsid w:val="00A731AD"/>
    <w:rsid w:val="00A74330"/>
    <w:rsid w:val="00A75527"/>
    <w:rsid w:val="00A830EC"/>
    <w:rsid w:val="00A84B87"/>
    <w:rsid w:val="00A863F2"/>
    <w:rsid w:val="00A86AEB"/>
    <w:rsid w:val="00A87458"/>
    <w:rsid w:val="00A90334"/>
    <w:rsid w:val="00A93EAA"/>
    <w:rsid w:val="00A94FFA"/>
    <w:rsid w:val="00A95B5B"/>
    <w:rsid w:val="00A966C4"/>
    <w:rsid w:val="00AA003C"/>
    <w:rsid w:val="00AA31D9"/>
    <w:rsid w:val="00AA471F"/>
    <w:rsid w:val="00AB343A"/>
    <w:rsid w:val="00AC113E"/>
    <w:rsid w:val="00AC139D"/>
    <w:rsid w:val="00AC3B57"/>
    <w:rsid w:val="00AC796C"/>
    <w:rsid w:val="00AD389C"/>
    <w:rsid w:val="00AD3B4F"/>
    <w:rsid w:val="00AD72EA"/>
    <w:rsid w:val="00AD7700"/>
    <w:rsid w:val="00AE0EFA"/>
    <w:rsid w:val="00AF0BA0"/>
    <w:rsid w:val="00AF50A7"/>
    <w:rsid w:val="00B0389E"/>
    <w:rsid w:val="00B0398F"/>
    <w:rsid w:val="00B043E5"/>
    <w:rsid w:val="00B06077"/>
    <w:rsid w:val="00B0645A"/>
    <w:rsid w:val="00B173F6"/>
    <w:rsid w:val="00B20184"/>
    <w:rsid w:val="00B214FC"/>
    <w:rsid w:val="00B21E27"/>
    <w:rsid w:val="00B24F7F"/>
    <w:rsid w:val="00B254ED"/>
    <w:rsid w:val="00B3278C"/>
    <w:rsid w:val="00B341BC"/>
    <w:rsid w:val="00B34DDC"/>
    <w:rsid w:val="00B35FF3"/>
    <w:rsid w:val="00B369E6"/>
    <w:rsid w:val="00B41B4E"/>
    <w:rsid w:val="00B43F47"/>
    <w:rsid w:val="00B4630E"/>
    <w:rsid w:val="00B47BAE"/>
    <w:rsid w:val="00B5256A"/>
    <w:rsid w:val="00B67DEA"/>
    <w:rsid w:val="00B7037B"/>
    <w:rsid w:val="00B7305C"/>
    <w:rsid w:val="00B75C5C"/>
    <w:rsid w:val="00B819A3"/>
    <w:rsid w:val="00B84455"/>
    <w:rsid w:val="00B84B26"/>
    <w:rsid w:val="00B86337"/>
    <w:rsid w:val="00B91793"/>
    <w:rsid w:val="00B92D9A"/>
    <w:rsid w:val="00B93E1E"/>
    <w:rsid w:val="00B9496C"/>
    <w:rsid w:val="00B953CE"/>
    <w:rsid w:val="00B96712"/>
    <w:rsid w:val="00B96DF9"/>
    <w:rsid w:val="00BA241C"/>
    <w:rsid w:val="00BA329E"/>
    <w:rsid w:val="00BA3D73"/>
    <w:rsid w:val="00BA5734"/>
    <w:rsid w:val="00BA6E89"/>
    <w:rsid w:val="00BB02B8"/>
    <w:rsid w:val="00BB04B7"/>
    <w:rsid w:val="00BB132E"/>
    <w:rsid w:val="00BB1A3A"/>
    <w:rsid w:val="00BB1B64"/>
    <w:rsid w:val="00BB3565"/>
    <w:rsid w:val="00BB6FFB"/>
    <w:rsid w:val="00BB7219"/>
    <w:rsid w:val="00BC28D5"/>
    <w:rsid w:val="00BC4E70"/>
    <w:rsid w:val="00BC4E9E"/>
    <w:rsid w:val="00BD0DF3"/>
    <w:rsid w:val="00BD3E5A"/>
    <w:rsid w:val="00BD4E13"/>
    <w:rsid w:val="00BE10BD"/>
    <w:rsid w:val="00BE38DA"/>
    <w:rsid w:val="00BE549C"/>
    <w:rsid w:val="00BE6442"/>
    <w:rsid w:val="00BE6793"/>
    <w:rsid w:val="00BE6A1A"/>
    <w:rsid w:val="00BF417E"/>
    <w:rsid w:val="00BF4B6D"/>
    <w:rsid w:val="00BF64C8"/>
    <w:rsid w:val="00C015C1"/>
    <w:rsid w:val="00C05A0E"/>
    <w:rsid w:val="00C12396"/>
    <w:rsid w:val="00C17B75"/>
    <w:rsid w:val="00C2256E"/>
    <w:rsid w:val="00C24D73"/>
    <w:rsid w:val="00C31AAE"/>
    <w:rsid w:val="00C4566A"/>
    <w:rsid w:val="00C5061A"/>
    <w:rsid w:val="00C5082D"/>
    <w:rsid w:val="00C52E12"/>
    <w:rsid w:val="00C53B81"/>
    <w:rsid w:val="00C5720A"/>
    <w:rsid w:val="00C62C30"/>
    <w:rsid w:val="00C65A54"/>
    <w:rsid w:val="00C662EE"/>
    <w:rsid w:val="00C678C2"/>
    <w:rsid w:val="00C70463"/>
    <w:rsid w:val="00C70910"/>
    <w:rsid w:val="00C72C97"/>
    <w:rsid w:val="00C7365B"/>
    <w:rsid w:val="00C738F9"/>
    <w:rsid w:val="00C73A47"/>
    <w:rsid w:val="00C740BE"/>
    <w:rsid w:val="00C74832"/>
    <w:rsid w:val="00C77185"/>
    <w:rsid w:val="00C8509F"/>
    <w:rsid w:val="00C86082"/>
    <w:rsid w:val="00C90598"/>
    <w:rsid w:val="00C9183D"/>
    <w:rsid w:val="00C9264E"/>
    <w:rsid w:val="00C92992"/>
    <w:rsid w:val="00C93C77"/>
    <w:rsid w:val="00C9714F"/>
    <w:rsid w:val="00C97C80"/>
    <w:rsid w:val="00CA09DA"/>
    <w:rsid w:val="00CB21F6"/>
    <w:rsid w:val="00CC0C27"/>
    <w:rsid w:val="00CC2137"/>
    <w:rsid w:val="00CC4F05"/>
    <w:rsid w:val="00CC5AD3"/>
    <w:rsid w:val="00CD0CEE"/>
    <w:rsid w:val="00CD1D38"/>
    <w:rsid w:val="00CD2DB6"/>
    <w:rsid w:val="00CE1761"/>
    <w:rsid w:val="00CE2EA2"/>
    <w:rsid w:val="00CF0581"/>
    <w:rsid w:val="00CF0B75"/>
    <w:rsid w:val="00CF2A1E"/>
    <w:rsid w:val="00CF4C3C"/>
    <w:rsid w:val="00D0116D"/>
    <w:rsid w:val="00D02826"/>
    <w:rsid w:val="00D10FD0"/>
    <w:rsid w:val="00D17B31"/>
    <w:rsid w:val="00D204CE"/>
    <w:rsid w:val="00D21847"/>
    <w:rsid w:val="00D24AA8"/>
    <w:rsid w:val="00D25A68"/>
    <w:rsid w:val="00D26250"/>
    <w:rsid w:val="00D27E21"/>
    <w:rsid w:val="00D30ECD"/>
    <w:rsid w:val="00D31292"/>
    <w:rsid w:val="00D313EE"/>
    <w:rsid w:val="00D35C9D"/>
    <w:rsid w:val="00D44C1C"/>
    <w:rsid w:val="00D45833"/>
    <w:rsid w:val="00D51D2D"/>
    <w:rsid w:val="00D574A2"/>
    <w:rsid w:val="00D579FA"/>
    <w:rsid w:val="00D616E4"/>
    <w:rsid w:val="00D63753"/>
    <w:rsid w:val="00D6562F"/>
    <w:rsid w:val="00D6676C"/>
    <w:rsid w:val="00D71229"/>
    <w:rsid w:val="00D81469"/>
    <w:rsid w:val="00D81666"/>
    <w:rsid w:val="00D82AC3"/>
    <w:rsid w:val="00D85151"/>
    <w:rsid w:val="00D931EC"/>
    <w:rsid w:val="00D97720"/>
    <w:rsid w:val="00DA2FB0"/>
    <w:rsid w:val="00DA36DE"/>
    <w:rsid w:val="00DB3A9B"/>
    <w:rsid w:val="00DB5B58"/>
    <w:rsid w:val="00DC1239"/>
    <w:rsid w:val="00DC5057"/>
    <w:rsid w:val="00DD2B95"/>
    <w:rsid w:val="00DD413A"/>
    <w:rsid w:val="00DD4366"/>
    <w:rsid w:val="00DD44E9"/>
    <w:rsid w:val="00DD4945"/>
    <w:rsid w:val="00DD6919"/>
    <w:rsid w:val="00DE1F9A"/>
    <w:rsid w:val="00DE3381"/>
    <w:rsid w:val="00DE38C9"/>
    <w:rsid w:val="00DE4B99"/>
    <w:rsid w:val="00DE59E8"/>
    <w:rsid w:val="00DE750E"/>
    <w:rsid w:val="00DE79E8"/>
    <w:rsid w:val="00DF6FFE"/>
    <w:rsid w:val="00E03225"/>
    <w:rsid w:val="00E03D46"/>
    <w:rsid w:val="00E10237"/>
    <w:rsid w:val="00E10CCC"/>
    <w:rsid w:val="00E117B0"/>
    <w:rsid w:val="00E21C37"/>
    <w:rsid w:val="00E24F93"/>
    <w:rsid w:val="00E26380"/>
    <w:rsid w:val="00E27EBA"/>
    <w:rsid w:val="00E3009D"/>
    <w:rsid w:val="00E3120E"/>
    <w:rsid w:val="00E315F7"/>
    <w:rsid w:val="00E32E9E"/>
    <w:rsid w:val="00E33220"/>
    <w:rsid w:val="00E34F5B"/>
    <w:rsid w:val="00E36834"/>
    <w:rsid w:val="00E4045E"/>
    <w:rsid w:val="00E43FEB"/>
    <w:rsid w:val="00E44194"/>
    <w:rsid w:val="00E46FD1"/>
    <w:rsid w:val="00E505A9"/>
    <w:rsid w:val="00E53334"/>
    <w:rsid w:val="00E53665"/>
    <w:rsid w:val="00E5447F"/>
    <w:rsid w:val="00E55A42"/>
    <w:rsid w:val="00E56797"/>
    <w:rsid w:val="00E67E43"/>
    <w:rsid w:val="00E70762"/>
    <w:rsid w:val="00E71754"/>
    <w:rsid w:val="00E7224B"/>
    <w:rsid w:val="00E77B01"/>
    <w:rsid w:val="00E8015F"/>
    <w:rsid w:val="00E822C6"/>
    <w:rsid w:val="00E826C0"/>
    <w:rsid w:val="00E83FB6"/>
    <w:rsid w:val="00E840D7"/>
    <w:rsid w:val="00E85E0E"/>
    <w:rsid w:val="00E86194"/>
    <w:rsid w:val="00E9094E"/>
    <w:rsid w:val="00E95DC7"/>
    <w:rsid w:val="00E96E81"/>
    <w:rsid w:val="00E97132"/>
    <w:rsid w:val="00EA0507"/>
    <w:rsid w:val="00EA0C96"/>
    <w:rsid w:val="00EA178D"/>
    <w:rsid w:val="00EA41F1"/>
    <w:rsid w:val="00EA42DD"/>
    <w:rsid w:val="00EB0D46"/>
    <w:rsid w:val="00EB2D38"/>
    <w:rsid w:val="00EB4916"/>
    <w:rsid w:val="00EB67DD"/>
    <w:rsid w:val="00EC4895"/>
    <w:rsid w:val="00EC656F"/>
    <w:rsid w:val="00ED13C6"/>
    <w:rsid w:val="00ED6369"/>
    <w:rsid w:val="00ED7B0B"/>
    <w:rsid w:val="00EE2260"/>
    <w:rsid w:val="00EE2BA7"/>
    <w:rsid w:val="00EE2BBD"/>
    <w:rsid w:val="00EE2F08"/>
    <w:rsid w:val="00EE3097"/>
    <w:rsid w:val="00EE35FB"/>
    <w:rsid w:val="00EE39CD"/>
    <w:rsid w:val="00EF0E85"/>
    <w:rsid w:val="00EF185F"/>
    <w:rsid w:val="00EF40F1"/>
    <w:rsid w:val="00EF45D7"/>
    <w:rsid w:val="00EF47DC"/>
    <w:rsid w:val="00EF6379"/>
    <w:rsid w:val="00EF647A"/>
    <w:rsid w:val="00F011A8"/>
    <w:rsid w:val="00F01CFE"/>
    <w:rsid w:val="00F0558D"/>
    <w:rsid w:val="00F05A49"/>
    <w:rsid w:val="00F060EB"/>
    <w:rsid w:val="00F0657A"/>
    <w:rsid w:val="00F07AC9"/>
    <w:rsid w:val="00F11055"/>
    <w:rsid w:val="00F14C63"/>
    <w:rsid w:val="00F16285"/>
    <w:rsid w:val="00F164A0"/>
    <w:rsid w:val="00F2128C"/>
    <w:rsid w:val="00F23C66"/>
    <w:rsid w:val="00F259B0"/>
    <w:rsid w:val="00F25D96"/>
    <w:rsid w:val="00F271A2"/>
    <w:rsid w:val="00F30EA9"/>
    <w:rsid w:val="00F34784"/>
    <w:rsid w:val="00F354FD"/>
    <w:rsid w:val="00F3584E"/>
    <w:rsid w:val="00F37005"/>
    <w:rsid w:val="00F40168"/>
    <w:rsid w:val="00F44AA8"/>
    <w:rsid w:val="00F50E7B"/>
    <w:rsid w:val="00F5140F"/>
    <w:rsid w:val="00F53B32"/>
    <w:rsid w:val="00F55C27"/>
    <w:rsid w:val="00F57354"/>
    <w:rsid w:val="00F61E4F"/>
    <w:rsid w:val="00F65D03"/>
    <w:rsid w:val="00F701CE"/>
    <w:rsid w:val="00F71BE0"/>
    <w:rsid w:val="00F72A1A"/>
    <w:rsid w:val="00F72C85"/>
    <w:rsid w:val="00F7446A"/>
    <w:rsid w:val="00F74AB0"/>
    <w:rsid w:val="00F76253"/>
    <w:rsid w:val="00F767B7"/>
    <w:rsid w:val="00F81918"/>
    <w:rsid w:val="00F85AA0"/>
    <w:rsid w:val="00F85EB7"/>
    <w:rsid w:val="00F861DC"/>
    <w:rsid w:val="00F90E39"/>
    <w:rsid w:val="00F910E8"/>
    <w:rsid w:val="00F93513"/>
    <w:rsid w:val="00F93525"/>
    <w:rsid w:val="00F93DE2"/>
    <w:rsid w:val="00F96409"/>
    <w:rsid w:val="00F97101"/>
    <w:rsid w:val="00FA3165"/>
    <w:rsid w:val="00FA3672"/>
    <w:rsid w:val="00FA3F99"/>
    <w:rsid w:val="00FA5C8E"/>
    <w:rsid w:val="00FB2CA9"/>
    <w:rsid w:val="00FB431B"/>
    <w:rsid w:val="00FB70AB"/>
    <w:rsid w:val="00FB7329"/>
    <w:rsid w:val="00FB7370"/>
    <w:rsid w:val="00FB77EB"/>
    <w:rsid w:val="00FB7D5F"/>
    <w:rsid w:val="00FC07CB"/>
    <w:rsid w:val="00FC0DCB"/>
    <w:rsid w:val="00FC1338"/>
    <w:rsid w:val="00FC3B41"/>
    <w:rsid w:val="00FC5DFE"/>
    <w:rsid w:val="00FD187C"/>
    <w:rsid w:val="00FD19E2"/>
    <w:rsid w:val="00FD5E1E"/>
    <w:rsid w:val="00FD670D"/>
    <w:rsid w:val="00FD71FD"/>
    <w:rsid w:val="00FE000F"/>
    <w:rsid w:val="00FE1AF7"/>
    <w:rsid w:val="00FE3228"/>
    <w:rsid w:val="00FE34A1"/>
    <w:rsid w:val="00FF13D6"/>
    <w:rsid w:val="00FF370B"/>
    <w:rsid w:val="00FF3F12"/>
    <w:rsid w:val="00FF77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C28DD"/>
  <w15:chartTrackingRefBased/>
  <w15:docId w15:val="{76D90C73-EF4F-450F-8793-480ABF587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17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1793"/>
    <w:rPr>
      <w:rFonts w:ascii="Calibri" w:hAnsi="Calibri" w:cs="Calibri"/>
      <w:noProof/>
      <w:lang w:val="en-US"/>
    </w:rPr>
  </w:style>
  <w:style w:type="paragraph" w:customStyle="1" w:styleId="EndNoteBibliography">
    <w:name w:val="EndNote Bibliography"/>
    <w:basedOn w:val="Normal"/>
    <w:link w:val="EndNoteBibliographyChar"/>
    <w:rsid w:val="00B917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1793"/>
    <w:rPr>
      <w:rFonts w:ascii="Calibri" w:hAnsi="Calibri" w:cs="Calibri"/>
      <w:noProof/>
      <w:lang w:val="en-US"/>
    </w:rPr>
  </w:style>
  <w:style w:type="character" w:styleId="CommentReference">
    <w:name w:val="annotation reference"/>
    <w:basedOn w:val="DefaultParagraphFont"/>
    <w:uiPriority w:val="99"/>
    <w:semiHidden/>
    <w:unhideWhenUsed/>
    <w:rsid w:val="00FE000F"/>
    <w:rPr>
      <w:sz w:val="16"/>
      <w:szCs w:val="16"/>
    </w:rPr>
  </w:style>
  <w:style w:type="paragraph" w:styleId="CommentText">
    <w:name w:val="annotation text"/>
    <w:basedOn w:val="Normal"/>
    <w:link w:val="CommentTextChar"/>
    <w:uiPriority w:val="99"/>
    <w:unhideWhenUsed/>
    <w:rsid w:val="00FE000F"/>
    <w:pPr>
      <w:spacing w:line="240" w:lineRule="auto"/>
    </w:pPr>
    <w:rPr>
      <w:sz w:val="20"/>
      <w:szCs w:val="20"/>
    </w:rPr>
  </w:style>
  <w:style w:type="character" w:customStyle="1" w:styleId="CommentTextChar">
    <w:name w:val="Comment Text Char"/>
    <w:basedOn w:val="DefaultParagraphFont"/>
    <w:link w:val="CommentText"/>
    <w:uiPriority w:val="99"/>
    <w:rsid w:val="00FE000F"/>
    <w:rPr>
      <w:sz w:val="20"/>
      <w:szCs w:val="20"/>
    </w:rPr>
  </w:style>
  <w:style w:type="paragraph" w:styleId="CommentSubject">
    <w:name w:val="annotation subject"/>
    <w:basedOn w:val="CommentText"/>
    <w:next w:val="CommentText"/>
    <w:link w:val="CommentSubjectChar"/>
    <w:uiPriority w:val="99"/>
    <w:semiHidden/>
    <w:unhideWhenUsed/>
    <w:rsid w:val="00FE000F"/>
    <w:rPr>
      <w:b/>
      <w:bCs/>
    </w:rPr>
  </w:style>
  <w:style w:type="character" w:customStyle="1" w:styleId="CommentSubjectChar">
    <w:name w:val="Comment Subject Char"/>
    <w:basedOn w:val="CommentTextChar"/>
    <w:link w:val="CommentSubject"/>
    <w:uiPriority w:val="99"/>
    <w:semiHidden/>
    <w:rsid w:val="00FE000F"/>
    <w:rPr>
      <w:b/>
      <w:bCs/>
      <w:sz w:val="20"/>
      <w:szCs w:val="20"/>
    </w:rPr>
  </w:style>
  <w:style w:type="paragraph" w:styleId="BalloonText">
    <w:name w:val="Balloon Text"/>
    <w:basedOn w:val="Normal"/>
    <w:link w:val="BalloonTextChar"/>
    <w:uiPriority w:val="99"/>
    <w:semiHidden/>
    <w:unhideWhenUsed/>
    <w:rsid w:val="00FE00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00F"/>
    <w:rPr>
      <w:rFonts w:ascii="Segoe UI" w:hAnsi="Segoe UI" w:cs="Segoe UI"/>
      <w:sz w:val="18"/>
      <w:szCs w:val="18"/>
    </w:rPr>
  </w:style>
  <w:style w:type="paragraph" w:styleId="Header">
    <w:name w:val="header"/>
    <w:basedOn w:val="Normal"/>
    <w:link w:val="HeaderChar"/>
    <w:uiPriority w:val="99"/>
    <w:unhideWhenUsed/>
    <w:rsid w:val="00CE2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2EA2"/>
  </w:style>
  <w:style w:type="paragraph" w:styleId="Footer">
    <w:name w:val="footer"/>
    <w:basedOn w:val="Normal"/>
    <w:link w:val="FooterChar"/>
    <w:uiPriority w:val="99"/>
    <w:unhideWhenUsed/>
    <w:rsid w:val="00CE2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2EA2"/>
  </w:style>
  <w:style w:type="character" w:styleId="Hyperlink">
    <w:name w:val="Hyperlink"/>
    <w:basedOn w:val="DefaultParagraphFont"/>
    <w:uiPriority w:val="99"/>
    <w:unhideWhenUsed/>
    <w:rsid w:val="008C2297"/>
    <w:rPr>
      <w:color w:val="0563C1" w:themeColor="hyperlink"/>
      <w:u w:val="single"/>
    </w:rPr>
  </w:style>
  <w:style w:type="paragraph" w:customStyle="1" w:styleId="Default">
    <w:name w:val="Default"/>
    <w:rsid w:val="0021779E"/>
    <w:pPr>
      <w:autoSpaceDE w:val="0"/>
      <w:autoSpaceDN w:val="0"/>
      <w:adjustRightInd w:val="0"/>
      <w:spacing w:after="0" w:line="240" w:lineRule="auto"/>
    </w:pPr>
    <w:rPr>
      <w:rFonts w:ascii="Times" w:hAnsi="Times" w:cs="Times"/>
      <w:color w:val="000000"/>
      <w:sz w:val="24"/>
      <w:szCs w:val="24"/>
    </w:rPr>
  </w:style>
  <w:style w:type="paragraph" w:styleId="Revision">
    <w:name w:val="Revision"/>
    <w:hidden/>
    <w:uiPriority w:val="99"/>
    <w:semiHidden/>
    <w:rsid w:val="0021779E"/>
    <w:pPr>
      <w:spacing w:after="0" w:line="240" w:lineRule="auto"/>
    </w:pPr>
  </w:style>
  <w:style w:type="character" w:customStyle="1" w:styleId="st">
    <w:name w:val="st"/>
    <w:basedOn w:val="DefaultParagraphFont"/>
    <w:rsid w:val="00906999"/>
  </w:style>
  <w:style w:type="character" w:customStyle="1" w:styleId="hgkelc">
    <w:name w:val="hgkelc"/>
    <w:basedOn w:val="DefaultParagraphFont"/>
    <w:rsid w:val="00F7446A"/>
  </w:style>
  <w:style w:type="character" w:styleId="LineNumber">
    <w:name w:val="line number"/>
    <w:basedOn w:val="DefaultParagraphFont"/>
    <w:uiPriority w:val="99"/>
    <w:semiHidden/>
    <w:unhideWhenUsed/>
    <w:rsid w:val="00EF1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38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0DF93-6368-4342-8E08-009E2FA0C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193</Words>
  <Characters>6380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vilacqua G.</dc:creator>
  <cp:keywords/>
  <dc:description/>
  <cp:lastModifiedBy>Karen Drake</cp:lastModifiedBy>
  <cp:revision>2</cp:revision>
  <cp:lastPrinted>2020-06-26T08:11:00Z</cp:lastPrinted>
  <dcterms:created xsi:type="dcterms:W3CDTF">2021-02-18T12:24:00Z</dcterms:created>
  <dcterms:modified xsi:type="dcterms:W3CDTF">2021-02-18T12:24:00Z</dcterms:modified>
</cp:coreProperties>
</file>